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27EEE6" w14:textId="77777777" w:rsidR="00654E8F" w:rsidRPr="001549D3" w:rsidRDefault="00654E8F" w:rsidP="00EC0E00">
      <w:pPr>
        <w:pStyle w:val="SupplementaryMaterial"/>
        <w:rPr>
          <w:b w:val="0"/>
        </w:rPr>
      </w:pPr>
      <w:r w:rsidRPr="001549D3">
        <w:t>Supplementary Material</w:t>
      </w:r>
    </w:p>
    <w:tbl>
      <w:tblPr>
        <w:tblW w:w="14873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67"/>
        <w:gridCol w:w="415"/>
        <w:gridCol w:w="1286"/>
        <w:gridCol w:w="3573"/>
        <w:gridCol w:w="737"/>
        <w:gridCol w:w="1110"/>
        <w:gridCol w:w="137"/>
        <w:gridCol w:w="2426"/>
        <w:gridCol w:w="2622"/>
      </w:tblGrid>
      <w:tr w:rsidR="00A61183" w:rsidRPr="0074084B" w14:paraId="43E879E0" w14:textId="77777777" w:rsidTr="0074084B">
        <w:trPr>
          <w:trHeight w:val="276"/>
        </w:trPr>
        <w:tc>
          <w:tcPr>
            <w:tcW w:w="29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E8D4E" w14:textId="297CEA45" w:rsidR="00A61183" w:rsidRPr="0074084B" w:rsidRDefault="00A61183" w:rsidP="00A61183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u w:val="single"/>
                <w:lang w:eastAsia="es-CL"/>
              </w:rPr>
            </w:pPr>
            <w:r w:rsidRPr="0074084B">
              <w:rPr>
                <w:rFonts w:cs="Times New Roman"/>
                <w:b/>
                <w:sz w:val="20"/>
                <w:szCs w:val="20"/>
              </w:rPr>
              <w:t xml:space="preserve">Supplementary Table </w:t>
            </w:r>
            <w:r w:rsidRPr="0074084B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4084B">
              <w:rPr>
                <w:rFonts w:cs="Times New Roman"/>
                <w:b/>
                <w:sz w:val="20"/>
                <w:szCs w:val="20"/>
              </w:rPr>
              <w:instrText xml:space="preserve"> SEQ Figure \* ARABIC </w:instrText>
            </w:r>
            <w:r w:rsidRPr="0074084B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="0074084B">
              <w:rPr>
                <w:rFonts w:cs="Times New Roman"/>
                <w:b/>
                <w:noProof/>
                <w:sz w:val="20"/>
                <w:szCs w:val="20"/>
              </w:rPr>
              <w:t>1</w:t>
            </w:r>
            <w:r w:rsidRPr="0074084B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55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FA7F9" w14:textId="77777777" w:rsidR="00A61183" w:rsidRPr="0074084B" w:rsidRDefault="00A61183" w:rsidP="00A61183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es-CL"/>
              </w:rPr>
            </w:pPr>
          </w:p>
        </w:tc>
        <w:tc>
          <w:tcPr>
            <w:tcW w:w="367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F5F8" w14:textId="77777777" w:rsidR="00A61183" w:rsidRPr="0074084B" w:rsidRDefault="00A61183" w:rsidP="00A61183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es-CL"/>
              </w:rPr>
            </w:pP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7DDE6" w14:textId="77777777" w:rsidR="00A61183" w:rsidRPr="0074084B" w:rsidRDefault="00A61183" w:rsidP="00A61183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es-CL"/>
              </w:rPr>
            </w:pPr>
          </w:p>
        </w:tc>
      </w:tr>
      <w:tr w:rsidR="003A04AB" w:rsidRPr="003A04AB" w14:paraId="2CE133C1" w14:textId="77777777" w:rsidTr="0074084B">
        <w:trPr>
          <w:gridAfter w:val="3"/>
          <w:wAfter w:w="5185" w:type="dxa"/>
          <w:trHeight w:val="240"/>
        </w:trPr>
        <w:tc>
          <w:tcPr>
            <w:tcW w:w="7841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ACD79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s-CL"/>
              </w:rPr>
              <w:t>Nucleotide sequence of primers used in this study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695B51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es-CL"/>
              </w:rPr>
            </w:pPr>
          </w:p>
        </w:tc>
      </w:tr>
      <w:tr w:rsidR="0074084B" w:rsidRPr="0074084B" w14:paraId="5371FBA7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8B3A3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eastAsia="es-CL"/>
              </w:rPr>
              <w:t> 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55EA5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Primer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name</w:t>
            </w:r>
            <w:proofErr w:type="spellEnd"/>
          </w:p>
        </w:tc>
        <w:tc>
          <w:tcPr>
            <w:tcW w:w="35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4CB3CA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Sequence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(5´-3´)</w:t>
            </w:r>
          </w:p>
        </w:tc>
        <w:tc>
          <w:tcPr>
            <w:tcW w:w="184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9A09AC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Source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or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reference</w:t>
            </w:r>
            <w:proofErr w:type="spellEnd"/>
          </w:p>
        </w:tc>
      </w:tr>
      <w:tr w:rsidR="0074084B" w:rsidRPr="0074084B" w14:paraId="014AF056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0C5C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RT-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qPCR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Inmune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effectors</w:t>
            </w:r>
            <w:proofErr w:type="spellEnd"/>
          </w:p>
        </w:tc>
        <w:tc>
          <w:tcPr>
            <w:tcW w:w="170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70555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35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4548A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84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BF09F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162A095E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2CE49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ApLBP</w:t>
            </w:r>
            <w:proofErr w:type="spellEnd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/BPI2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0A575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LB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/BPI2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3DCC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CTGCTGCCAACCGTTCTGC 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7BDD3" w14:textId="44084080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&lt;EndNote&gt;&lt;Cite&gt;&lt;Author&gt;González&lt;/Author&gt;&lt;Year&gt;2020&lt;/Year&gt;&lt;IDText&gt;Molecular characterization and expression patterns of two LPS binding /bactericidal permeability-increasing proteins (LBP/BPIs) from the scallop Argopecten purpuratus&lt;/IDText&gt;&lt;DisplayText&gt;(1)&lt;/DisplayText&gt;&lt;record&gt;&lt;dates&gt;&lt;pub-dates&gt;&lt;date&gt;2020/02/01/&lt;/date&gt;&lt;/pub-dates&gt;&lt;year&gt;2020&lt;/year&gt;&lt;/dates&gt;&lt;keywords&gt;&lt;keyword&gt;Innate immunity&lt;/keyword&gt;&lt;keyword&gt;Antimicrobial effectors&lt;/keyword&gt;&lt;keyword&gt;Mollusks&lt;/keyword&gt;&lt;keyword&gt;Scallops&lt;/keyword&gt;&lt;keyword&gt;Aquaculture&lt;/keyword&gt;&lt;/keywords&gt;&lt;urls&gt;&lt;related-urls&gt;&lt;url&gt;http://www.sciencedirect.com/science/article/pii/S1050464819311611&lt;/url&gt;&lt;/related-urls&gt;&lt;/urls&gt;&lt;isbn&gt;1050-4648&lt;/isbn&gt;&lt;titles&gt;&lt;title&gt;Molecular characterization and expression patterns of two LPS binding /bactericidal permeability-increasing proteins (LBP/BPIs) from the scallop Argopecten purpuratus&lt;/title&gt;&lt;secondary-title&gt;Fish &amp;amp; Shellfish Immunology&lt;/secondary-title&gt;&lt;/titles&gt;&lt;pages&gt;12-17&lt;/pages&gt;&lt;contributors&gt;&lt;authors&gt;&lt;author&gt;González, Roxana&lt;/author&gt;&lt;author&gt;Brokordt, Katherina&lt;/author&gt;&lt;author&gt;Rojas, Rodrigo&lt;/author&gt;&lt;author&gt;Schmitt, Paulina&lt;/author&gt;&lt;/authors&gt;&lt;/contributors&gt;&lt;added-date format="utc"&gt;1591220112&lt;/added-date&gt;&lt;ref-type name="Journal Article"&gt;17&lt;/ref-type&gt;&lt;rec-number&gt;890&lt;/rec-number&gt;&lt;last-updated-date format="utc"&gt;1591220112&lt;/last-updated-date&gt;&lt;electronic-resource-num&gt;https://doi.org/10.1016/j.fsi.2019.12.032&lt;/electronic-resource-num&gt;&lt;volume&gt;97&lt;/volume&gt;&lt;/record&gt;&lt;/Cite&gt;&lt;/EndNote&gt;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1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</w:p>
        </w:tc>
      </w:tr>
      <w:tr w:rsidR="0074084B" w:rsidRPr="0074084B" w14:paraId="03F956C8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61A1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3AE03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LB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/BPI2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71C6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CGCATGTGCAGATCAACCTG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473C0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17EFAD8B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FBD1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ApLBP</w:t>
            </w:r>
            <w:proofErr w:type="spellEnd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/BPI1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34D81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LB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/BPI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119C4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GTGAAGGCACCAAATGCAACC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64E1F" w14:textId="6E8C419A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&lt;EndNote&gt;&lt;Cite&gt;&lt;Author&gt;González&lt;/Author&gt;&lt;Year&gt;2020&lt;/Year&gt;&lt;IDText&gt;Molecular characterization and expression patterns of two LPS binding /bactericidal permeability-increasing proteins (LBP/BPIs) from the scallop Argopecten purpuratus&lt;/IDText&gt;&lt;DisplayText&gt;(1)&lt;/DisplayText&gt;&lt;record&gt;&lt;dates&gt;&lt;pub-dates&gt;&lt;date&gt;2020/02/01/&lt;/date&gt;&lt;/pub-dates&gt;&lt;year&gt;2020&lt;/year&gt;&lt;/dates&gt;&lt;keywords&gt;&lt;keyword&gt;Innate immunity&lt;/keyword&gt;&lt;keyword&gt;Antimicrobial effectors&lt;/keyword&gt;&lt;keyword&gt;Mollusks&lt;/keyword&gt;&lt;keyword&gt;Scallops&lt;/keyword&gt;&lt;keyword&gt;Aquaculture&lt;/keyword&gt;&lt;/keywords&gt;&lt;urls&gt;&lt;related-urls&gt;&lt;url&gt;http://www.sciencedirect.com/science/article/pii/S1050464819311611&lt;/url&gt;&lt;/related-urls&gt;&lt;/urls&gt;&lt;isbn&gt;1050-4648&lt;/isbn&gt;&lt;titles&gt;&lt;title&gt;Molecular characterization and expression patterns of two LPS binding /bactericidal permeability-increasing proteins (LBP/BPIs) from the scallop Argopecten purpuratus&lt;/title&gt;&lt;secondary-title&gt;Fish &amp;amp; Shellfish Immunology&lt;/secondary-title&gt;&lt;/titles&gt;&lt;pages&gt;12-17&lt;/pages&gt;&lt;contributors&gt;&lt;authors&gt;&lt;author&gt;González, Roxana&lt;/author&gt;&lt;author&gt;Brokordt, Katherina&lt;/author&gt;&lt;author&gt;Rojas, Rodrigo&lt;/author&gt;&lt;author&gt;Schmitt, Paulina&lt;/author&gt;&lt;/authors&gt;&lt;/contributors&gt;&lt;added-date format="utc"&gt;1591220112&lt;/added-date&gt;&lt;ref-type name="Journal Article"&gt;17&lt;/ref-type&gt;&lt;rec-number&gt;890&lt;/rec-number&gt;&lt;last-updated-date format="utc"&gt;1591220112&lt;/last-updated-date&gt;&lt;electronic-resource-num&gt;https://doi.org/10.1016/j.fsi.2019.12.032&lt;/electronic-resource-num&gt;&lt;volume&gt;97&lt;/volume&gt;&lt;/record&gt;&lt;/Cite&gt;&lt;/EndNote&gt;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1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</w:p>
        </w:tc>
      </w:tr>
      <w:tr w:rsidR="0074084B" w:rsidRPr="0074084B" w14:paraId="45A55779" w14:textId="77777777" w:rsidTr="0074084B">
        <w:trPr>
          <w:gridAfter w:val="2"/>
          <w:wAfter w:w="5048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15C6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2AA05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LB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/BPI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14A0C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GGAGCGAAGATAACCGTCAGAGT </w:t>
            </w:r>
          </w:p>
        </w:tc>
        <w:tc>
          <w:tcPr>
            <w:tcW w:w="198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28C19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18D1CD43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9A63A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qApBD1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B072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BD1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DC485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GGCAACAGCGGATGGTGT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09175B" w14:textId="6E8D2701" w:rsidR="003A04AB" w:rsidRPr="003A04AB" w:rsidRDefault="00034610" w:rsidP="00034610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&lt;EndNote&gt;&lt;Cite&gt;&lt;Author&gt;Oyanedel&lt;/Author&gt;&lt;Year&gt;2016&lt;/Year&gt;&lt;IDText&gt;Insight into the messenger role of reactive oxygen intermediates in immunostimulated hemocytes from the scallop Argopecten purpuratus&lt;/IDText&gt;&lt;DisplayText&gt;(2)&lt;/DisplayText&gt;&lt;record&gt;&lt;dates&gt;&lt;pub-dates&gt;&lt;date&gt;Dec&lt;/date&gt;&lt;/pub-dates&gt;&lt;year&gt;2016&lt;/year&gt;&lt;/dates&gt;&lt;urls&gt;&lt;related-urls&gt;&lt;url&gt;&amp;lt;Go to ISI&amp;gt;://WOS:000384388400025&lt;/url&gt;&lt;/related-urls&gt;&lt;/urls&gt;&lt;isbn&gt;0145-305X&lt;/isbn&gt;&lt;titles&gt;&lt;title&gt;Insight into the messenger role of reactive oxygen intermediates in immunostimulated hemocytes from the scallop Argopecten purpuratus&lt;/title&gt;&lt;secondary-title&gt;Developmental and Comparative Immunology&lt;/secondary-title&gt;&lt;/titles&gt;&lt;pages&gt;226-230&lt;/pages&gt;&lt;contributors&gt;&lt;authors&gt;&lt;author&gt;Oyanedel, D.&lt;/author&gt;&lt;author&gt;Gonzalez, R.&lt;/author&gt;&lt;author&gt;Brokordt, K.&lt;/author&gt;&lt;author&gt;Schmitt, P.&lt;/author&gt;&lt;author&gt;Mercado, L.&lt;/author&gt;&lt;/authors&gt;&lt;/contributors&gt;&lt;added-date format="utc"&gt;1488592780&lt;/added-date&gt;&lt;ref-type name="Journal Article"&gt;17&lt;/ref-type&gt;&lt;rec-number&gt;544&lt;/rec-number&gt;&lt;last-updated-date format="utc"&gt;1488592780&lt;/last-updated-date&gt;&lt;accession-num&gt;WOS:000384388400025&lt;/accession-num&gt;&lt;electronic-resource-num&gt;10.1016/j.dci.2016.07.015&lt;/electronic-resource-num&gt;&lt;volume&gt;65&lt;/volume&gt;&lt;/record&gt;&lt;/Cite&gt;&lt;/EndNote&gt;</w:instrTex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2)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</w:p>
        </w:tc>
      </w:tr>
      <w:tr w:rsidR="0074084B" w:rsidRPr="0074084B" w14:paraId="6DC8A038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C3697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721FD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BD1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A64D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AACGCCTAAGTTCCCACCTC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BA513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1A051B95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767C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qApGlyz</w:t>
            </w:r>
            <w:proofErr w:type="spellEnd"/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4F24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Glyz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F04A6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GGAGACCATCACCATGCTTAC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24E5D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his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study</w:t>
            </w:r>
            <w:proofErr w:type="spellEnd"/>
          </w:p>
        </w:tc>
      </w:tr>
      <w:tr w:rsidR="0074084B" w:rsidRPr="0074084B" w14:paraId="1081B630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FD5C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2B6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Glyz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2EEC7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GGGAAATATGTGCGCAGCTGT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F1266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FF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1A8F9969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70ED3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qAp</w:t>
            </w:r>
            <w:proofErr w:type="spellEnd"/>
            <w:r w:rsidRPr="003A04AB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  <w:t>β-actin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0A81D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β-actin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E5D37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CACTGCTCTTGCTCCACAAA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AEA6A" w14:textId="7DC51C10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instrText xml:space="preserve"> ADDIN EN.CITE &lt;EndNote&gt;&lt;Cite&gt;&lt;Author&gt;Oyanedel&lt;/Author&gt;&lt;Year&gt;2016&lt;/Year&gt;&lt;IDText&gt;Molecular characterization of an inhibitor of NF-kappa B in the scallop Argopecten purpuratus: First insights into its role on antimicrobial peptide regulation in a mollusk&lt;/IDText&gt;&lt;DisplayText&gt;(3)&lt;/DisplayText&gt;&lt;record&gt;&lt;dates&gt;&lt;pub-dates&gt;&lt;date&gt;May&lt;/date&gt;&lt;/pub-dates&gt;&lt;year&gt;2016&lt;/year&gt;&lt;/dates&gt;&lt;urls&gt;&lt;related-urls&gt;&lt;url&gt;&amp;lt;Go to ISI&amp;gt;://WOS:000375165200010&lt;/url&gt;&lt;/related-urls&gt;&lt;/urls&gt;&lt;isbn&gt;1050-4648&lt;/isbn&gt;&lt;titles&gt;&lt;title&gt;Molecular characterization of an inhibitor of NF-kappa B in the scallop Argopecten purpuratus: First insights into its role on antimicrobial peptide regulation in a mollusk&lt;/title&gt;&lt;secondary-title&gt;Fish &amp;amp; Shellfish Immunology&lt;/secondary-title&gt;&lt;/titles&gt;&lt;pages&gt;85-93&lt;/pages&gt;&lt;contributors&gt;&lt;authors&gt;&lt;author&gt;Oyanedel, D.&lt;/author&gt;&lt;author&gt;Gonzalez, R.&lt;/author&gt;&lt;author&gt;Flores-Herrera, P.&lt;/author&gt;&lt;author&gt;Brokordt, K.&lt;/author&gt;&lt;author&gt;Rosa, R. D.&lt;/author&gt;&lt;author&gt;Mercado, L.&lt;/author&gt;&lt;author&gt;Schmitt, P.&lt;/author&gt;&lt;/authors&gt;&lt;/contributors&gt;&lt;added-date format="utc"&gt;1472084075&lt;/added-date&gt;&lt;ref-type name="Journal Article"&gt;17&lt;/ref-type&gt;&lt;rec-number&gt;458&lt;/rec-number&gt;&lt;last-updated-date format="utc"&gt;1472084075&lt;/last-updated-date&gt;&lt;accession-num&gt;WOS:000375165200010&lt;/accession-num&gt;&lt;electronic-resource-num&gt;10.1016/j.fsi.2016.03.021&lt;/electronic-resource-num&gt;&lt;volume&gt;52&lt;/volume&gt;&lt;/record&gt;&lt;/Cite&gt;&lt;/EndNote&gt;</w:instrTex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sz w:val="20"/>
                <w:szCs w:val="20"/>
                <w:lang w:val="es-CL" w:eastAsia="es-CL"/>
              </w:rPr>
              <w:t>(3)</w: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end"/>
            </w:r>
          </w:p>
        </w:tc>
      </w:tr>
      <w:tr w:rsidR="0074084B" w:rsidRPr="0074084B" w14:paraId="10C7B087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D0DC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5C9A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qA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β-actin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60760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GAAGGTGGACAGAGATGCCAA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5C372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593C7063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BE2CA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qPCR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bacterial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groups</w:t>
            </w:r>
            <w:proofErr w:type="spellEnd"/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83E9E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70811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D57C2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5BDD2783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067AB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Eubacteria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605EE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926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E4A36" w14:textId="6BD88BE5" w:rsidR="003A04AB" w:rsidRPr="003A04AB" w:rsidRDefault="00034610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AAACTCAAAK</w:t>
            </w:r>
            <w:r w:rsidR="003A04AB"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GAATTGACG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1CFCA" w14:textId="12413DAF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&lt;EndNote&gt;&lt;Cite&gt;&lt;Author&gt;Bacchetti De Gregoris&lt;/Author&gt;&lt;Year&gt;2011&lt;/Year&gt;&lt;IDText&gt;Improvement of phylum- and class-specific primers for real-time PCR quantification of bacterial taxa&lt;/IDText&gt;&lt;DisplayText&gt;(4)&lt;/DisplayText&gt;&lt;record&gt;&lt;dates&gt;&lt;pub-dates&gt;&lt;date&gt;2011/09/01/&lt;/date&gt;&lt;/pub-dates&gt;&lt;year&gt;2011&lt;/year&gt;&lt;/dates&gt;&lt;keywords&gt;&lt;keyword&gt;qPCR&lt;/keyword&gt;&lt;keyword&gt;Bacteria&lt;/keyword&gt;&lt;keyword&gt;Broad taxonomic unit&lt;/keyword&gt;&lt;keyword&gt;SYBR green&lt;/keyword&gt;&lt;/keywords&gt;&lt;urls&gt;&lt;related-urls&gt;&lt;url&gt;http://www.sciencedirect.com/science/article/pii/S0167701211002247&lt;/url&gt;&lt;/related-urls&gt;&lt;/urls&gt;&lt;isbn&gt;0167-7012&lt;/isbn&gt;&lt;titles&gt;&lt;title&gt;Improvement of phylum- and class-specific primers for real-time PCR quantification of bacterial taxa&lt;/title&gt;&lt;secondary-title&gt;Journal of Microbiological Methods&lt;/secondary-title&gt;&lt;/titles&gt;&lt;pages&gt;351-356&lt;/pages&gt;&lt;number&gt;3&lt;/number&gt;&lt;contributors&gt;&lt;authors&gt;&lt;author&gt;Bacchetti De Gregoris, Tristano&lt;/author&gt;&lt;author&gt;Aldred, Nick&lt;/author&gt;&lt;author&gt;Clare, Anthony S.&lt;/author&gt;&lt;author&gt;Burgess, J. Grant&lt;/author&gt;&lt;/authors&gt;&lt;/contributors&gt;&lt;added-date format="utc"&gt;1604412405&lt;/added-date&gt;&lt;ref-type name="Journal Article"&gt;17&lt;/ref-type&gt;&lt;rec-number&gt;1028&lt;/rec-number&gt;&lt;last-updated-date format="utc"&gt;1604412405&lt;/last-updated-date&gt;&lt;electronic-resource-num&gt;https://doi.org/10.1016/j.mimet.2011.06.010&lt;/electronic-resource-num&gt;&lt;volume&gt;86&lt;/volume&gt;&lt;/record&gt;&lt;/Cite&gt;&lt;/EndNote&gt;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4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19AFF71B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1B01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D6AF3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1062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CCB23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CTCACRRCACGAGCTGA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9D5E8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67F9F1B6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787C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Firmicutes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07CEA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Firm934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E983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GGAGYATGTGGTTTAATTCGAAGCA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F0B85" w14:textId="034A37B9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&lt;EndNote&gt;&lt;Cite&gt;&lt;Author&gt;Guo&lt;/Author&gt;&lt;Year&gt;2008&lt;/Year&gt;&lt;IDText&gt;Development of a real-time PCR method for Firmicutes and Bacteroidetes in faeces and its application to quantify intestinal population of obese and lean pigs&lt;/IDText&gt;&lt;DisplayText&gt;(5)&lt;/DisplayText&gt;&lt;record&gt;&lt;dates&gt;&lt;pub-dates&gt;&lt;date&gt;Nov&lt;/date&gt;&lt;/pub-dates&gt;&lt;year&gt;2008&lt;/year&gt;&lt;/dates&gt;&lt;keywords&gt;&lt;keyword&gt;Animals&lt;/keyword&gt;&lt;keyword&gt;Bacteroidetes/*genetics/*isolation &amp;amp; purification&lt;/keyword&gt;&lt;keyword&gt;Colony Count, Microbial/methods&lt;/keyword&gt;&lt;keyword&gt;DNA Primers/genetics&lt;/keyword&gt;&lt;keyword&gt;Feces/microbiology&lt;/keyword&gt;&lt;keyword&gt;Gastrointestinal Tract/*microbiology&lt;/keyword&gt;&lt;keyword&gt;Gram-Positive Bacteria/*genetics/*isolation &amp;amp; purification&lt;/keyword&gt;&lt;keyword&gt;Obesity/*microbiology&lt;/keyword&gt;&lt;keyword&gt;Polymerase Chain Reaction/*methods&lt;/keyword&gt;&lt;keyword&gt;RNA, Ribosomal, 16S/genetics&lt;/keyword&gt;&lt;keyword&gt;Sensitivity and Specificity&lt;/keyword&gt;&lt;keyword&gt;Swine&lt;/keyword&gt;&lt;/keywords&gt;&lt;isbn&gt;0266-8254&lt;/isbn&gt;&lt;titles&gt;&lt;title&gt;Development of a real-time PCR method for Firmicutes and Bacteroidetes in faeces and its application to quantify intestinal population of obese and lean pigs&lt;/title&gt;&lt;secondary-title&gt;Lett Appl Microbiol&lt;/secondary-title&gt;&lt;/titles&gt;&lt;pages&gt;367-73&lt;/pages&gt;&lt;number&gt;5&lt;/number&gt;&lt;contributors&gt;&lt;authors&gt;&lt;author&gt;Guo, X.&lt;/author&gt;&lt;author&gt;Xia, X.&lt;/author&gt;&lt;author&gt;Tang, R.&lt;/author&gt;&lt;author&gt;Zhou, J.&lt;/author&gt;&lt;author&gt;Zhao, H.&lt;/author&gt;&lt;author&gt;Wang, K.&lt;/author&gt;&lt;/authors&gt;&lt;/contributors&gt;&lt;edition&gt;2009/01/17&lt;/edition&gt;&lt;language&gt;eng&lt;/language&gt;&lt;added-date format="utc"&gt;1591218769&lt;/added-date&gt;&lt;ref-type name="Journal Article"&gt;17&lt;/ref-type&gt;&lt;auth-address&gt;Institute of Animal Nutrition, Sichuan Agricultural University, Yaan, Sichuan, China.&lt;/auth-address&gt;&lt;remote-database-provider&gt;NLM&lt;/remote-database-provider&gt;&lt;rec-number&gt;885&lt;/rec-number&gt;&lt;last-updated-date format="utc"&gt;1591218769&lt;/last-updated-date&gt;&lt;accession-num&gt;19146523&lt;/accession-num&gt;&lt;electronic-resource-num&gt;10.1111/j.1472-765X.2008.02408.x&lt;/electronic-resource-num&gt;&lt;volume&gt;47&lt;/volume&gt;&lt;/record&gt;&lt;/Cite&gt;&lt;/EndNote&gt;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5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3C92DF22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AD1D1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0450C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Firm1060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BC71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AGCTGACGACAACCATGCA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B2838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0AC1DA3C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6FFAE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Epsilonproteobacteria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B985D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Epsilon940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1260B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TAGGCTTGACATTGATAGAAT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2A06" w14:textId="790017E7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>
                <w:fldData xml:space="preserve">PEVuZE5vdGU+PENpdGU+PEF1dGhvcj5ZYW5nPC9BdXRob3I+PFllYXI+MjAxNTwvWWVhcj48SURU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</w:fldData>
              </w:fldCha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>
                <w:fldData xml:space="preserve">PEVuZE5vdGU+PENpdGU+PEF1dGhvcj5ZYW5nPC9BdXRob3I+PFllYXI+MjAxNTwvWWVhcj48SURU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</w:fldData>
              </w:fldCha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.DATA 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6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44BCB850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DF029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32FDB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Epsilon1129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FD208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CTTACGAAGGCAGTCTCCTTA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93ED7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6B3816FE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7B8CB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Gammaproteobacteria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91485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1080ƴ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504D1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CGTCAGCTCGTGTYGTGA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678E0" w14:textId="35CD6C76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instrText xml:space="preserve"> ADDIN EN.CITE &lt;EndNote&gt;&lt;Cite&gt;&lt;Author&gt;Bacchetti De Gregoris&lt;/Author&gt;&lt;Year&gt;2011&lt;/Year&gt;&lt;IDText&gt;Improvement of phylum- and class-specific primers for real-time PCR quantification of bacterial taxa&lt;/IDText&gt;&lt;DisplayText&gt;(4)&lt;/DisplayText&gt;&lt;record&gt;&lt;dates&gt;&lt;pub-dates&gt;&lt;date&gt;2011/09/01/&lt;/date&gt;&lt;/pub-dates&gt;&lt;year&gt;2011&lt;/year&gt;&lt;/dates&gt;&lt;keywords&gt;&lt;keyword&gt;qPCR&lt;/keyword&gt;&lt;keyword&gt;Bacteria&lt;/keyword&gt;&lt;keyword&gt;Broad taxonomic unit&lt;/keyword&gt;&lt;keyword&gt;SYBR green&lt;/keyword&gt;&lt;/keywords&gt;&lt;urls&gt;&lt;related-urls&gt;&lt;url&gt;http://www.sciencedirect.com/science/article/pii/S0167701211002247&lt;/url&gt;&lt;/related-urls&gt;&lt;/urls&gt;&lt;isbn&gt;0167-7012&lt;/isbn&gt;&lt;titles&gt;&lt;title&gt;Improvement of phylum- and class-specific primers for real-time PCR quantification of bacterial taxa&lt;/title&gt;&lt;secondary-title&gt;Journal of Microbiological Methods&lt;/secondary-title&gt;&lt;/titles&gt;&lt;pages&gt;351-356&lt;/pages&gt;&lt;number&gt;3&lt;/number&gt;&lt;contributors&gt;&lt;authors&gt;&lt;author&gt;Bacchetti De Gregoris, Tristano&lt;/author&gt;&lt;author&gt;Aldred, Nick&lt;/author&gt;&lt;author&gt;Clare, Anthony S.&lt;/author&gt;&lt;author&gt;Burgess, J. Grant&lt;/author&gt;&lt;/authors&gt;&lt;/contributors&gt;&lt;added-date format="utc"&gt;1604412405&lt;/added-date&gt;&lt;ref-type name="Journal Article"&gt;17&lt;/ref-type&gt;&lt;rec-number&gt;1028&lt;/rec-number&gt;&lt;last-updated-date format="utc"&gt;1604412405&lt;/last-updated-date&gt;&lt;electronic-resource-num&gt;https://doi.org/10.1016/j.mimet.2011.06.010&lt;/electronic-resource-num&gt;&lt;volume&gt;86&lt;/volume&gt;&lt;/record&gt;&lt;/Cite&gt;&lt;/EndNote&gt;</w:instrTex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sz w:val="20"/>
                <w:szCs w:val="20"/>
                <w:lang w:val="es-CL" w:eastAsia="es-CL"/>
              </w:rPr>
              <w:t>(4)</w: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1C5779CC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70495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C12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ƴ1202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942F7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CGTAAGGGCCATGAT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AE31C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647E4D4A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84BAB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Betaproteobacteria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BC0AF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Beta979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B99B8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AACGCGAAAAACCTTACCTAC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4FEC2" w14:textId="64EEF0B5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>
                <w:fldData xml:space="preserve">PEVuZE5vdGU+PENpdGU+PEF1dGhvcj5ZYW5nPC9BdXRob3I+PFllYXI+MjAxNTwvWWVhcj48SURU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</w:fldData>
              </w:fldCha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>
                <w:fldData xml:space="preserve">PEVuZE5vdGU+PENpdGU+PEF1dGhvcj5ZYW5nPC9BdXRob3I+PFllYXI+MjAxNTwvWWVhcj48SURU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</w:fldData>
              </w:fldCha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.DATA 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6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2DA0F3AF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7F09D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6A3FC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Beta1130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DB212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TGCCCTTTCGTAGCAACTAGT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526DE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6951C7D1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13CAB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Vibrio </w:t>
            </w: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spp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.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1398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567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89581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GGCGTAAAGCGCATGCAGGT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C6F2D" w14:textId="454A5789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instrText xml:space="preserve"> ADDIN EN.CITE &lt;EndNote&gt;&lt;Cite&gt;&lt;Author&gt;Thompson&lt;/Author&gt;&lt;Year&gt;2004&lt;/Year&gt;&lt;IDText&gt;Diversity and dynamics of a north atlantic coastal Vibrio community&lt;/IDText&gt;&lt;DisplayText&gt;(7)&lt;/DisplayText&gt;&lt;record&gt;&lt;dates&gt;&lt;pub-dates&gt;&lt;date&gt;Jul&lt;/date&gt;&lt;/pub-dates&gt;&lt;year&gt;2004&lt;/year&gt;&lt;/dates&gt;&lt;keywords&gt;&lt;keyword&gt;Atlantic Ocean&lt;/keyword&gt;&lt;keyword&gt;Base Sequence&lt;/keyword&gt;&lt;keyword&gt;Electrophoresis, Capillary&lt;/keyword&gt;&lt;keyword&gt;Molecular Sequence Data&lt;/keyword&gt;&lt;keyword&gt;Phylogeny&lt;/keyword&gt;&lt;keyword&gt;RNA, Ribosomal, 16S/genetics&lt;/keyword&gt;&lt;keyword&gt;Vibrio/*classification/genetics&lt;/keyword&gt;&lt;keyword&gt;*Water Microbiology&lt;/keyword&gt;&lt;/keywords&gt;&lt;isbn&gt;0099-2240 (Print)&amp;#xD;0099-2240&lt;/isbn&gt;&lt;custom2&gt;PMC444776&lt;/custom2&gt;&lt;titles&gt;&lt;title&gt;Diversity and dynamics of a north atlantic coastal Vibrio community&lt;/title&gt;&lt;secondary-title&gt;Appl Environ Microbiol&lt;/secondary-title&gt;&lt;/titles&gt;&lt;pages&gt;4103-10&lt;/pages&gt;&lt;number&gt;7&lt;/number&gt;&lt;contributors&gt;&lt;authors&gt;&lt;author&gt;Thompson, J. R.&lt;/author&gt;&lt;author&gt;Randa, M. A.&lt;/author&gt;&lt;author&gt;Marcelino, L. A.&lt;/author&gt;&lt;author&gt;Tomita-Mitchell, A.&lt;/author&gt;&lt;author&gt;Lim, E.&lt;/author&gt;&lt;author&gt;Polz, M. F.&lt;/author&gt;&lt;/authors&gt;&lt;/contributors&gt;&lt;edition&gt;2004/07/09&lt;/edition&gt;&lt;language&gt;eng&lt;/language&gt;&lt;added-date format="utc"&gt;1604417474&lt;/added-date&gt;&lt;ref-type name="Journal Article"&gt;17&lt;/ref-type&gt;&lt;auth-address&gt;Department of Civil and Environmental Engineering, Massachusetts Institute of Technology, 48-421, 77 Massachusetts Ave., Cambridge, MA 02139, USA.&lt;/auth-address&gt;&lt;remote-database-provider&gt;NLM&lt;/remote-database-provider&gt;&lt;rec-number&gt;1032&lt;/rec-number&gt;&lt;last-updated-date format="utc"&gt;1604417474&lt;/last-updated-date&gt;&lt;accession-num&gt;15240289&lt;/accession-num&gt;&lt;electronic-resource-num&gt;10.1128/aem.70.7.4103-4110.2004&lt;/electronic-resource-num&gt;&lt;volume&gt;70&lt;/volume&gt;&lt;/record&gt;&lt;/Cite&gt;&lt;/EndNote&gt;</w:instrTex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s-CL" w:eastAsia="es-CL"/>
              </w:rPr>
              <w:t>(7)</w:t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16B7D0CA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B9F2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5692C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680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073D5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GAAATTCTACCCCCCTCTACA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89638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70738FC9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1A52F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PCR Eubacteria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AC0B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FC848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3348B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06B0B3CF" w14:textId="77777777" w:rsidTr="0074084B">
        <w:trPr>
          <w:gridAfter w:val="3"/>
          <w:wAfter w:w="5185" w:type="dxa"/>
          <w:trHeight w:val="30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00350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Bacterial</w:t>
            </w:r>
            <w:proofErr w:type="spellEnd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 16S </w:t>
            </w:r>
            <w:proofErr w:type="spellStart"/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rRNA</w:t>
            </w:r>
            <w:proofErr w:type="spellEnd"/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BE01E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27f-CM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1A064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AGAGTTTGATCMTGGCTCA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2C65E" w14:textId="0DA4762A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instrText xml:space="preserve"> ADDIN EN.CITE &lt;EndNote&gt;&lt;Cite&gt;&lt;Author&gt;Frank&lt;/Author&gt;&lt;Year&gt;2008&lt;/Year&gt;&lt;IDText&gt;Critical evaluation of two primers commonly used for amplification of bacterial 16S rRNA genes&lt;/IDText&gt;&lt;DisplayText&gt;(8)&lt;/DisplayText&gt;&lt;record&gt;&lt;keywords&gt;&lt;keyword&gt;Adult&lt;/keyword&gt;&lt;keyword&gt;Bacteria/*classification/genetics/isolation &amp;amp; purification&lt;/keyword&gt;&lt;keyword&gt;DNA Primers/*genetics&lt;/keyword&gt;&lt;keyword&gt;DNA, Bacterial/*genetics&lt;/keyword&gt;&lt;keyword&gt;DNA, Ribosomal/*genetics&lt;/keyword&gt;&lt;keyword&gt;Female&lt;/keyword&gt;&lt;keyword&gt;Genes, rRNA&lt;/keyword&gt;&lt;keyword&gt;Humans&lt;/keyword&gt;&lt;keyword&gt;Middle Aged&lt;/keyword&gt;&lt;keyword&gt;Polymerase Chain Reaction/*methods&lt;/keyword&gt;&lt;keyword&gt;RNA, Ribosomal, 16S/*genetics&lt;/keyword&gt;&lt;keyword&gt;Vagina/microbiology&lt;/keyword&gt;&lt;/keywords&gt;&lt;urls&gt;&lt;related-urls&gt;&lt;url&gt;https://pubmed.ncbi.nlm.nih.gov/18296538&lt;/url&gt;&lt;url&gt;https://www.ncbi.nlm.nih.gov/pmc/articles/PMC2293150/&lt;/url&gt;&lt;/related-urls&gt;&lt;/urls&gt;&lt;isbn&gt;1098-5336&amp;#xD;0099-2240&lt;/isbn&gt;&lt;titles&gt;&lt;title&gt;Critical evaluation of two primers commonly used for amplification of bacterial 16S rRNA genes&lt;/title&gt;&lt;secondary-title&gt;Applied and environmental microbiology&lt;/secondary-title&gt;&lt;alt-title&gt;Appl Environ Microbiol&lt;/alt-title&gt;&lt;/titles&gt;&lt;pages&gt;2461-2470&lt;/pages&gt;&lt;number&gt;8&lt;/number&gt;&lt;contributors&gt;&lt;authors&gt;&lt;author&gt;Frank, Jeremy A.&lt;/author&gt;&lt;author&gt;Reich, Claudia I.&lt;/author&gt;&lt;author&gt;Sharma, Shobha&lt;/author&gt;&lt;author&gt;Weisbaum, Jon S.&lt;/author&gt;&lt;author&gt;Wilson, Brenda A.&lt;/author&gt;&lt;author&gt;Olsen, Gary J.&lt;/author&gt;&lt;/authors&gt;&lt;/contributors&gt;&lt;edition&gt;2008/02/22&lt;/edition&gt;&lt;language&gt;eng&lt;/language&gt;&lt;added-date format="utc"&gt;1604419567&lt;/added-date&gt;&lt;ref-type name="Journal Article"&gt;17&lt;/ref-type&gt;&lt;dates&gt;&lt;year&gt;2008&lt;/year&gt;&lt;/dates&gt;&lt;rec-number&gt;1034&lt;/rec-number&gt;&lt;publisher&gt;American Society for Microbiology (ASM)&lt;/publisher&gt;&lt;last-updated-date format="utc"&gt;1604419567&lt;/last-updated-date&gt;&lt;accession-num&gt;18296538&lt;/accession-num&gt;&lt;electronic-resource-num&gt;10.1128/AEM.02272-07&lt;/electronic-resource-num&gt;&lt;volume&gt;74&lt;/volume&gt;&lt;remote-database-name&gt;PubMed&lt;/remote-database-name&gt;&lt;/record&gt;&lt;/Cite&gt;&lt;/EndNote&gt;</w:instrTex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sz w:val="20"/>
                <w:szCs w:val="20"/>
                <w:lang w:val="es-CL" w:eastAsia="es-CL"/>
              </w:rPr>
              <w:t>(8)</w: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58301FE6" w14:textId="77777777" w:rsidTr="0074084B">
        <w:trPr>
          <w:gridAfter w:val="3"/>
          <w:wAfter w:w="5185" w:type="dxa"/>
          <w:trHeight w:val="30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EAD6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C113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S-D-Bact-1392-a-A-19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1D763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GACGGGCGGTGTGTACAA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0B082" w14:textId="3BD7A6B6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begin">
                <w:fldData xml:space="preserve">PEVuZE5vdGU+PENpdGU+PEF1dGhvcj5Nw7hsYmFrPC9BdXRob3I+PFllYXI+MjAwNjwvWWVhcj48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</w:fldData>
              </w:fldChar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instrText xml:space="preserve"> ADDIN EN.CITE </w:instrTex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begin">
                <w:fldData xml:space="preserve">PEVuZE5vdGU+PENpdGU+PEF1dGhvcj5Nw7hsYmFrPC9BdXRob3I+PFllYXI+MjAwNjwvWWVhcj48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</w:fldData>
              </w:fldChar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instrText xml:space="preserve"> ADDIN EN.CITE.DATA </w:instrTex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sz w:val="20"/>
                <w:szCs w:val="20"/>
                <w:lang w:val="es-CL" w:eastAsia="es-CL"/>
              </w:rPr>
              <w:t>(9)</w: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7130C025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4AEFE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Primers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for</w:t>
            </w:r>
            <w:proofErr w:type="spellEnd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RNAi</w:t>
            </w:r>
            <w:proofErr w:type="spellEnd"/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A2A73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B785D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5418D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012D08DC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84A4B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  <w:t>dsApLBP</w:t>
            </w:r>
            <w:proofErr w:type="spellEnd"/>
            <w:r w:rsidRPr="003A04AB"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  <w:t>/BPI1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70D0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dsApLBP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/BPI1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B3056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u w:val="single"/>
                <w:lang w:val="es-CL" w:eastAsia="es-CL"/>
              </w:rPr>
              <w:t>T7</w:t>
            </w: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-GACTATGGACTACAAGAAC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43EF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his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study</w:t>
            </w:r>
            <w:proofErr w:type="spellEnd"/>
          </w:p>
        </w:tc>
      </w:tr>
      <w:tr w:rsidR="0074084B" w:rsidRPr="0074084B" w14:paraId="5B39B7AD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99C04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312DA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dsApLBP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/BPI1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732DA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u w:val="single"/>
                <w:lang w:val="es-CL" w:eastAsia="es-CL"/>
              </w:rPr>
              <w:t>T7</w:t>
            </w: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-CCATGTTCGTGTCCATAGT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6A020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233D1CDB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4FB3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  <w:t>dsApBD1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6566E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dsApBD1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E699E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u w:val="single"/>
                <w:lang w:val="es-CL" w:eastAsia="es-CL"/>
              </w:rPr>
              <w:t>T7</w:t>
            </w: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s-CL" w:eastAsia="es-CL"/>
              </w:rPr>
              <w:t>-</w:t>
            </w: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 xml:space="preserve">TGTAATGGCCATCGTGTGTC 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699F5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This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study</w:t>
            </w:r>
            <w:proofErr w:type="spellEnd"/>
          </w:p>
        </w:tc>
      </w:tr>
      <w:tr w:rsidR="0074084B" w:rsidRPr="0074084B" w14:paraId="73E9AB17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B0A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</w:pPr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1896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dsApBD1-R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22091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u w:val="single"/>
                <w:lang w:val="es-CL" w:eastAsia="es-CL"/>
              </w:rPr>
              <w:t>T7</w:t>
            </w: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-TCTCTCGTATGAGCGGCATG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807A2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</w:p>
        </w:tc>
      </w:tr>
      <w:tr w:rsidR="0074084B" w:rsidRPr="0074084B" w14:paraId="26E1CC9E" w14:textId="77777777" w:rsidTr="0074084B">
        <w:trPr>
          <w:gridAfter w:val="3"/>
          <w:wAfter w:w="5185" w:type="dxa"/>
          <w:trHeight w:val="240"/>
        </w:trPr>
        <w:tc>
          <w:tcPr>
            <w:tcW w:w="2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57801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  <w:t>dsGFP</w:t>
            </w:r>
            <w:proofErr w:type="spellEnd"/>
          </w:p>
        </w:tc>
        <w:tc>
          <w:tcPr>
            <w:tcW w:w="170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9B8B8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dsGFP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-F</w:t>
            </w:r>
          </w:p>
        </w:tc>
        <w:tc>
          <w:tcPr>
            <w:tcW w:w="3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05C6F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sz w:val="20"/>
                <w:szCs w:val="20"/>
                <w:u w:val="single"/>
                <w:lang w:val="es-CL" w:eastAsia="es-CL"/>
              </w:rPr>
              <w:t>T7</w:t>
            </w: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-GAGCAAGGGCGAGGAGCTGT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6F63F" w14:textId="2B19533E" w:rsidR="003A04AB" w:rsidRPr="003A04AB" w:rsidRDefault="00AE6EA1" w:rsidP="00AE6EA1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begin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instrText xml:space="preserve"> ADDIN EN.CITE &lt;EndNote&gt;&lt;Cite&gt;&lt;Author&gt;Oyanedel&lt;/Author&gt;&lt;Year&gt;2016&lt;/Year&gt;&lt;IDText&gt;Molecular characterization of an inhibitor of NF-kappa B in the scallop Argopecten purpuratus: First insights into its role on antimicrobial peptide regulation in a mollusk&lt;/IDText&gt;&lt;DisplayText&gt;(3)&lt;/DisplayText&gt;&lt;record&gt;&lt;dates&gt;&lt;pub-dates&gt;&lt;date&gt;May&lt;/date&gt;&lt;/pub-dates&gt;&lt;year&gt;2016&lt;/year&gt;&lt;/dates&gt;&lt;urls&gt;&lt;related-urls&gt;&lt;url&gt;&amp;lt;Go to ISI&amp;gt;://WOS:000375165200010&lt;/url&gt;&lt;/related-urls&gt;&lt;/urls&gt;&lt;isbn&gt;1050-4648&lt;/isbn&gt;&lt;titles&gt;&lt;title&gt;Molecular characterization of an inhibitor of NF-kappa B in the scallop Argopecten purpuratus: First insights into its role on antimicrobial peptide regulation in a mollusk&lt;/title&gt;&lt;secondary-title&gt;Fish &amp;amp; Shellfish Immunology&lt;/secondary-title&gt;&lt;/titles&gt;&lt;pages&gt;85-93&lt;/pages&gt;&lt;contributors&gt;&lt;authors&gt;&lt;author&gt;Oyanedel, D.&lt;/author&gt;&lt;author&gt;Gonzalez, R.&lt;/author&gt;&lt;author&gt;Flores-Herrera, P.&lt;/author&gt;&lt;author&gt;Brokordt, K.&lt;/author&gt;&lt;author&gt;Rosa, R. D.&lt;/author&gt;&lt;author&gt;Mercado, L.&lt;/author&gt;&lt;author&gt;Schmitt, P.&lt;/author&gt;&lt;/authors&gt;&lt;/contributors&gt;&lt;added-date format="utc"&gt;1472084075&lt;/added-date&gt;&lt;ref-type name="Journal Article"&gt;17&lt;/ref-type&gt;&lt;rec-number&gt;458&lt;/rec-number&gt;&lt;last-updated-date format="utc"&gt;1472084075&lt;/last-updated-date&gt;&lt;accession-num&gt;WOS:000375165200010&lt;/accession-num&gt;&lt;electronic-resource-num&gt;10.1016/j.fsi.2016.03.021&lt;/electronic-resource-num&gt;&lt;volume&gt;52&lt;/volume&gt;&lt;/record&gt;&lt;/Cite&gt;&lt;/EndNote&gt;</w:instrTex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separate"/>
            </w:r>
            <w:r w:rsidRPr="0074084B">
              <w:rPr>
                <w:rFonts w:eastAsia="Times New Roman" w:cs="Times New Roman"/>
                <w:noProof/>
                <w:sz w:val="20"/>
                <w:szCs w:val="20"/>
                <w:lang w:val="es-CL" w:eastAsia="es-CL"/>
              </w:rPr>
              <w:t>(3)</w:t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fldChar w:fldCharType="end"/>
            </w:r>
            <w:r w:rsidRPr="0074084B">
              <w:rPr>
                <w:rFonts w:eastAsia="Times New Roman" w:cs="Times New Roman"/>
                <w:sz w:val="20"/>
                <w:szCs w:val="20"/>
                <w:lang w:val="es-CL" w:eastAsia="es-CL"/>
              </w:rPr>
              <w:t xml:space="preserve"> </w:t>
            </w:r>
          </w:p>
        </w:tc>
      </w:tr>
      <w:tr w:rsidR="0074084B" w:rsidRPr="0074084B" w14:paraId="73F0F162" w14:textId="77777777" w:rsidTr="0074084B">
        <w:trPr>
          <w:gridAfter w:val="3"/>
          <w:wAfter w:w="5185" w:type="dxa"/>
          <w:trHeight w:val="255"/>
        </w:trPr>
        <w:tc>
          <w:tcPr>
            <w:tcW w:w="256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39B4C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i/>
                <w:iCs/>
                <w:sz w:val="20"/>
                <w:szCs w:val="20"/>
                <w:lang w:val="es-CL" w:eastAsia="es-CL"/>
              </w:rPr>
              <w:t> 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197A8A" w14:textId="77777777" w:rsidR="003A04AB" w:rsidRPr="003A04AB" w:rsidRDefault="003A04AB" w:rsidP="003A04AB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proofErr w:type="spellStart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dsGFP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-R</w:t>
            </w:r>
          </w:p>
        </w:tc>
        <w:tc>
          <w:tcPr>
            <w:tcW w:w="3573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7EE85B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u w:val="single"/>
                <w:lang w:val="es-CL" w:eastAsia="es-CL"/>
              </w:rPr>
              <w:t>T7</w:t>
            </w:r>
            <w:r w:rsidRPr="003A04AB">
              <w:rPr>
                <w:rFonts w:eastAsia="Times New Roman" w:cs="Times New Roman"/>
                <w:color w:val="000000"/>
                <w:sz w:val="20"/>
                <w:szCs w:val="20"/>
                <w:lang w:val="es-CL" w:eastAsia="es-CL"/>
              </w:rPr>
              <w:t>-CCTCCTTGAAGTCGATGCCC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A4DE4C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 </w:t>
            </w:r>
          </w:p>
        </w:tc>
      </w:tr>
      <w:tr w:rsidR="003A04AB" w:rsidRPr="003A04AB" w14:paraId="7B181465" w14:textId="77777777" w:rsidTr="0074084B">
        <w:trPr>
          <w:gridAfter w:val="3"/>
          <w:wAfter w:w="5185" w:type="dxa"/>
          <w:trHeight w:val="255"/>
        </w:trPr>
        <w:tc>
          <w:tcPr>
            <w:tcW w:w="784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92C77" w14:textId="7532D709" w:rsidR="003A04AB" w:rsidRPr="003A04AB" w:rsidRDefault="003A04AB" w:rsidP="00822C96">
            <w:pPr>
              <w:spacing w:before="0" w:after="0"/>
              <w:rPr>
                <w:rFonts w:eastAsia="Times New Roman" w:cs="Times New Roman"/>
                <w:sz w:val="20"/>
                <w:szCs w:val="20"/>
                <w:lang w:val="es-CL" w:eastAsia="es-CL"/>
              </w:rPr>
            </w:pPr>
            <w:r w:rsidRPr="003A04AB">
              <w:rPr>
                <w:rFonts w:eastAsia="Times New Roman" w:cs="Times New Roman"/>
                <w:b/>
                <w:bCs/>
                <w:sz w:val="20"/>
                <w:szCs w:val="20"/>
                <w:u w:val="single"/>
                <w:lang w:val="es-CL" w:eastAsia="es-CL"/>
              </w:rPr>
              <w:t xml:space="preserve">T7-tag </w:t>
            </w:r>
            <w:proofErr w:type="spellStart"/>
            <w:r w:rsidRPr="003A04AB">
              <w:rPr>
                <w:rFonts w:eastAsia="Times New Roman" w:cs="Times New Roman"/>
                <w:b/>
                <w:bCs/>
                <w:sz w:val="20"/>
                <w:szCs w:val="20"/>
                <w:u w:val="single"/>
                <w:lang w:val="es-CL" w:eastAsia="es-CL"/>
              </w:rPr>
              <w:t>sequence</w:t>
            </w:r>
            <w:proofErr w:type="spellEnd"/>
            <w:r w:rsidRPr="003A04AB">
              <w:rPr>
                <w:rFonts w:eastAsia="Times New Roman" w:cs="Times New Roman"/>
                <w:sz w:val="20"/>
                <w:szCs w:val="20"/>
                <w:lang w:val="es-CL" w:eastAsia="es-CL"/>
              </w:rPr>
              <w:t>: TAATACGACTCACTATAGG.</w:t>
            </w:r>
          </w:p>
        </w:tc>
        <w:tc>
          <w:tcPr>
            <w:tcW w:w="18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D8C7" w14:textId="77777777" w:rsidR="003A04AB" w:rsidRPr="003A04AB" w:rsidRDefault="003A04AB" w:rsidP="003A04AB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sz w:val="20"/>
                <w:szCs w:val="20"/>
                <w:lang w:val="es-CL" w:eastAsia="es-CL"/>
              </w:rPr>
            </w:pPr>
          </w:p>
        </w:tc>
      </w:tr>
    </w:tbl>
    <w:p w14:paraId="2DB2D793" w14:textId="3A706ACF" w:rsidR="00D92EFC" w:rsidRDefault="00D92EFC" w:rsidP="00D92EFC">
      <w:pPr>
        <w:keepNext/>
        <w:rPr>
          <w:b/>
          <w:lang w:eastAsia="es-CL"/>
        </w:rPr>
      </w:pPr>
    </w:p>
    <w:p w14:paraId="05BE4877" w14:textId="6FEEB8B9" w:rsidR="00822C96" w:rsidRDefault="00822C96" w:rsidP="00D92EFC">
      <w:pPr>
        <w:keepNext/>
        <w:rPr>
          <w:b/>
          <w:lang w:eastAsia="es-CL"/>
        </w:rPr>
      </w:pPr>
    </w:p>
    <w:p w14:paraId="34317397" w14:textId="77777777" w:rsidR="00822C96" w:rsidRDefault="00822C96" w:rsidP="00D92EFC">
      <w:pPr>
        <w:keepNext/>
        <w:rPr>
          <w:b/>
          <w:lang w:eastAsia="es-CL"/>
        </w:rPr>
      </w:pPr>
    </w:p>
    <w:p w14:paraId="7416E742" w14:textId="77777777" w:rsidR="00D92EFC" w:rsidRPr="0074084B" w:rsidRDefault="00D92EFC" w:rsidP="0074084B">
      <w:pPr>
        <w:keepNext/>
        <w:jc w:val="both"/>
        <w:rPr>
          <w:b/>
          <w:sz w:val="20"/>
          <w:szCs w:val="20"/>
          <w:lang w:eastAsia="es-CL"/>
        </w:rPr>
      </w:pPr>
      <w:r w:rsidRPr="0074084B">
        <w:rPr>
          <w:b/>
          <w:sz w:val="20"/>
          <w:szCs w:val="20"/>
          <w:lang w:eastAsia="es-CL"/>
        </w:rPr>
        <w:t xml:space="preserve">References </w:t>
      </w:r>
    </w:p>
    <w:p w14:paraId="220FA747" w14:textId="4650A1C1" w:rsidR="00034610" w:rsidRPr="00034610" w:rsidRDefault="003A04AB" w:rsidP="00833573">
      <w:pPr>
        <w:pStyle w:val="EndNoteBibliography"/>
        <w:spacing w:after="0"/>
        <w:jc w:val="both"/>
        <w:rPr>
          <w:sz w:val="20"/>
          <w:szCs w:val="20"/>
        </w:rPr>
      </w:pPr>
      <w:r w:rsidRPr="00034610">
        <w:rPr>
          <w:sz w:val="20"/>
          <w:szCs w:val="20"/>
          <w:lang w:eastAsia="es-CL"/>
        </w:rPr>
        <w:fldChar w:fldCharType="begin"/>
      </w:r>
      <w:r w:rsidRPr="00034610">
        <w:rPr>
          <w:sz w:val="20"/>
          <w:szCs w:val="20"/>
          <w:lang w:eastAsia="es-CL"/>
        </w:rPr>
        <w:instrText xml:space="preserve"> ADDIN EN.REFLIST </w:instrText>
      </w:r>
      <w:r w:rsidRPr="00034610">
        <w:rPr>
          <w:sz w:val="20"/>
          <w:szCs w:val="20"/>
          <w:lang w:eastAsia="es-CL"/>
        </w:rPr>
        <w:fldChar w:fldCharType="separate"/>
      </w:r>
      <w:r w:rsidR="00034610" w:rsidRPr="00034610">
        <w:rPr>
          <w:sz w:val="20"/>
          <w:szCs w:val="20"/>
        </w:rPr>
        <w:t>1.</w:t>
      </w:r>
      <w:r w:rsidR="00034610" w:rsidRPr="00034610">
        <w:rPr>
          <w:sz w:val="20"/>
          <w:szCs w:val="20"/>
        </w:rPr>
        <w:tab/>
        <w:t>R. González, K. Br</w:t>
      </w:r>
      <w:r w:rsidR="00833573">
        <w:rPr>
          <w:sz w:val="20"/>
          <w:szCs w:val="20"/>
        </w:rPr>
        <w:t>okordt, R. Rojas and P. Schmitt.</w:t>
      </w:r>
      <w:r w:rsidR="00034610" w:rsidRPr="00034610">
        <w:rPr>
          <w:sz w:val="20"/>
          <w:szCs w:val="20"/>
        </w:rPr>
        <w:t xml:space="preserve"> Molecular characterization and expression patterns of two LPS binding /bactericidal permeability-increasing proteins (LBP/BPIs) from the scallop </w:t>
      </w:r>
      <w:r w:rsidR="00034610" w:rsidRPr="00833573">
        <w:rPr>
          <w:i/>
          <w:sz w:val="20"/>
          <w:szCs w:val="20"/>
        </w:rPr>
        <w:t>Argopecten purpuratus</w:t>
      </w:r>
      <w:r w:rsidR="00034610" w:rsidRPr="00034610">
        <w:rPr>
          <w:sz w:val="20"/>
          <w:szCs w:val="20"/>
        </w:rPr>
        <w:t xml:space="preserve">. </w:t>
      </w:r>
      <w:r w:rsidR="00833573" w:rsidRPr="00833573">
        <w:rPr>
          <w:i/>
          <w:sz w:val="20"/>
          <w:szCs w:val="20"/>
        </w:rPr>
        <w:t>Fish Shellfish</w:t>
      </w:r>
      <w:r w:rsidR="00833573">
        <w:rPr>
          <w:i/>
          <w:sz w:val="20"/>
          <w:szCs w:val="20"/>
        </w:rPr>
        <w:t xml:space="preserve"> </w:t>
      </w:r>
      <w:r w:rsidR="00833573" w:rsidRPr="00833573">
        <w:rPr>
          <w:i/>
          <w:sz w:val="20"/>
          <w:szCs w:val="20"/>
        </w:rPr>
        <w:t>Immunol</w:t>
      </w:r>
      <w:r w:rsidR="00833573">
        <w:rPr>
          <w:sz w:val="20"/>
          <w:szCs w:val="20"/>
        </w:rPr>
        <w:t xml:space="preserve">. </w:t>
      </w:r>
      <w:r w:rsidR="00833573" w:rsidRPr="00034610">
        <w:rPr>
          <w:sz w:val="20"/>
          <w:szCs w:val="20"/>
        </w:rPr>
        <w:t>(2020)</w:t>
      </w:r>
      <w:r w:rsidR="00034610" w:rsidRPr="00034610">
        <w:rPr>
          <w:sz w:val="20"/>
          <w:szCs w:val="20"/>
        </w:rPr>
        <w:t>, 97, 12-17</w:t>
      </w:r>
      <w:r w:rsidR="00833573">
        <w:rPr>
          <w:sz w:val="20"/>
          <w:szCs w:val="20"/>
        </w:rPr>
        <w:t>.</w:t>
      </w:r>
      <w:r w:rsidR="00034610" w:rsidRPr="00034610">
        <w:rPr>
          <w:sz w:val="20"/>
          <w:szCs w:val="20"/>
        </w:rPr>
        <w:t xml:space="preserve"> doi:</w:t>
      </w:r>
      <w:hyperlink r:id="rId8" w:history="1">
        <w:r w:rsidR="00034610" w:rsidRPr="00034610">
          <w:rPr>
            <w:rStyle w:val="Hipervnculo"/>
            <w:sz w:val="20"/>
            <w:szCs w:val="20"/>
          </w:rPr>
          <w:t>https://doi.org/10.1016/j.fsi.2019.12.032</w:t>
        </w:r>
      </w:hyperlink>
    </w:p>
    <w:p w14:paraId="5EFC630C" w14:textId="4C7C30BC" w:rsidR="00034610" w:rsidRPr="00822C96" w:rsidRDefault="00034610" w:rsidP="00034610">
      <w:pPr>
        <w:pStyle w:val="EndNoteBibliography"/>
        <w:spacing w:after="0"/>
        <w:jc w:val="left"/>
        <w:rPr>
          <w:sz w:val="20"/>
          <w:szCs w:val="20"/>
          <w:lang w:val="es-CL"/>
        </w:rPr>
      </w:pPr>
      <w:r w:rsidRPr="00034610">
        <w:rPr>
          <w:sz w:val="20"/>
          <w:szCs w:val="20"/>
        </w:rPr>
        <w:t>2.</w:t>
      </w:r>
      <w:r w:rsidRPr="00034610">
        <w:rPr>
          <w:sz w:val="20"/>
          <w:szCs w:val="20"/>
        </w:rPr>
        <w:tab/>
        <w:t xml:space="preserve">D. Oyanedel, R. Gonzalez, K. Brokordt, P. Schmitt and L. Mercado: Insight into the messenger role of reactive oxygen intermediates in immunostimulated hemocytes from the scallop </w:t>
      </w:r>
      <w:r w:rsidRPr="00B015E2">
        <w:rPr>
          <w:i/>
          <w:sz w:val="20"/>
          <w:szCs w:val="20"/>
        </w:rPr>
        <w:t>Argopecten purpuratus</w:t>
      </w:r>
      <w:r w:rsidRPr="00034610">
        <w:rPr>
          <w:sz w:val="20"/>
          <w:szCs w:val="20"/>
        </w:rPr>
        <w:t xml:space="preserve">. </w:t>
      </w:r>
      <w:r w:rsidR="00833573" w:rsidRPr="00822C96">
        <w:rPr>
          <w:i/>
          <w:sz w:val="20"/>
          <w:szCs w:val="20"/>
          <w:lang w:val="es-CL"/>
        </w:rPr>
        <w:t>Dev</w:t>
      </w:r>
      <w:r w:rsidRPr="00822C96">
        <w:rPr>
          <w:i/>
          <w:sz w:val="20"/>
          <w:szCs w:val="20"/>
          <w:lang w:val="es-CL"/>
        </w:rPr>
        <w:t xml:space="preserve"> Comp</w:t>
      </w:r>
      <w:r w:rsidR="00833573" w:rsidRPr="00822C96">
        <w:rPr>
          <w:i/>
          <w:sz w:val="20"/>
          <w:szCs w:val="20"/>
          <w:lang w:val="es-CL"/>
        </w:rPr>
        <w:t xml:space="preserve"> </w:t>
      </w:r>
      <w:r w:rsidRPr="00822C96">
        <w:rPr>
          <w:i/>
          <w:sz w:val="20"/>
          <w:szCs w:val="20"/>
          <w:lang w:val="es-CL"/>
        </w:rPr>
        <w:t>Immunol</w:t>
      </w:r>
      <w:r w:rsidR="00B015E2" w:rsidRPr="00822C96">
        <w:rPr>
          <w:i/>
          <w:sz w:val="20"/>
          <w:szCs w:val="20"/>
          <w:lang w:val="es-CL"/>
        </w:rPr>
        <w:t xml:space="preserve">. </w:t>
      </w:r>
      <w:r w:rsidR="00B015E2" w:rsidRPr="00822C96">
        <w:rPr>
          <w:sz w:val="20"/>
          <w:szCs w:val="20"/>
          <w:lang w:val="es-CL"/>
        </w:rPr>
        <w:t>(2016)</w:t>
      </w:r>
      <w:r w:rsidRPr="00822C96">
        <w:rPr>
          <w:sz w:val="20"/>
          <w:szCs w:val="20"/>
          <w:lang w:val="es-CL"/>
        </w:rPr>
        <w:t>, 65, 226-230</w:t>
      </w:r>
      <w:r w:rsidR="00B015E2" w:rsidRPr="00822C96">
        <w:rPr>
          <w:sz w:val="20"/>
          <w:szCs w:val="20"/>
          <w:lang w:val="es-CL"/>
        </w:rPr>
        <w:t>.</w:t>
      </w:r>
      <w:r w:rsidRPr="00822C96">
        <w:rPr>
          <w:sz w:val="20"/>
          <w:szCs w:val="20"/>
          <w:lang w:val="es-CL"/>
        </w:rPr>
        <w:t xml:space="preserve">  doi:10.1016/j.dci.2016.07.015</w:t>
      </w:r>
    </w:p>
    <w:p w14:paraId="47F7BCCC" w14:textId="29E33BDC" w:rsidR="00034610" w:rsidRPr="00034610" w:rsidRDefault="00034610" w:rsidP="00034610">
      <w:pPr>
        <w:pStyle w:val="EndNoteBibliography"/>
        <w:spacing w:after="0"/>
        <w:jc w:val="left"/>
        <w:rPr>
          <w:sz w:val="20"/>
          <w:szCs w:val="20"/>
        </w:rPr>
      </w:pPr>
      <w:r w:rsidRPr="00AD3E4F">
        <w:rPr>
          <w:sz w:val="20"/>
          <w:szCs w:val="20"/>
          <w:lang w:val="es-CL"/>
        </w:rPr>
        <w:t>3.</w:t>
      </w:r>
      <w:r w:rsidRPr="00AD3E4F">
        <w:rPr>
          <w:sz w:val="20"/>
          <w:szCs w:val="20"/>
          <w:lang w:val="es-CL"/>
        </w:rPr>
        <w:tab/>
        <w:t>D. Oyanedel, R. Gonzalez, P. Flores-Herrera, K. Br</w:t>
      </w:r>
      <w:r w:rsidR="00AD3E4F" w:rsidRPr="00AD3E4F">
        <w:rPr>
          <w:sz w:val="20"/>
          <w:szCs w:val="20"/>
          <w:lang w:val="es-CL"/>
        </w:rPr>
        <w:t>okordt, R. D. Rosa, L. Mercado et al.</w:t>
      </w:r>
      <w:r w:rsidRPr="00AD3E4F">
        <w:rPr>
          <w:sz w:val="20"/>
          <w:szCs w:val="20"/>
          <w:lang w:val="es-CL"/>
        </w:rPr>
        <w:t xml:space="preserve"> </w:t>
      </w:r>
      <w:r w:rsidRPr="00034610">
        <w:rPr>
          <w:sz w:val="20"/>
          <w:szCs w:val="20"/>
        </w:rPr>
        <w:t xml:space="preserve">Molecular characterization of an inhibitor of NF-kappa B in the scallop </w:t>
      </w:r>
      <w:r w:rsidRPr="00B015E2">
        <w:rPr>
          <w:i/>
          <w:sz w:val="20"/>
          <w:szCs w:val="20"/>
        </w:rPr>
        <w:t>Argopecten purpuratus</w:t>
      </w:r>
      <w:r w:rsidRPr="00034610">
        <w:rPr>
          <w:sz w:val="20"/>
          <w:szCs w:val="20"/>
        </w:rPr>
        <w:t xml:space="preserve">: First insights into its role on antimicrobial peptide regulation in a mollusk. </w:t>
      </w:r>
      <w:r w:rsidR="00833573" w:rsidRPr="00833573">
        <w:rPr>
          <w:i/>
          <w:sz w:val="20"/>
          <w:szCs w:val="20"/>
        </w:rPr>
        <w:t>Fish Shellfish</w:t>
      </w:r>
      <w:r w:rsidR="00833573">
        <w:rPr>
          <w:i/>
          <w:sz w:val="20"/>
          <w:szCs w:val="20"/>
        </w:rPr>
        <w:t xml:space="preserve"> </w:t>
      </w:r>
      <w:r w:rsidR="00833573" w:rsidRPr="00833573">
        <w:rPr>
          <w:i/>
          <w:sz w:val="20"/>
          <w:szCs w:val="20"/>
        </w:rPr>
        <w:t>Immunol</w:t>
      </w:r>
      <w:r w:rsidR="00B015E2">
        <w:rPr>
          <w:i/>
          <w:sz w:val="20"/>
          <w:szCs w:val="20"/>
        </w:rPr>
        <w:t>.</w:t>
      </w:r>
      <w:r w:rsidR="00B015E2" w:rsidRPr="00034610">
        <w:rPr>
          <w:sz w:val="20"/>
          <w:szCs w:val="20"/>
        </w:rPr>
        <w:t>(2016)</w:t>
      </w:r>
      <w:r w:rsidR="00B015E2">
        <w:rPr>
          <w:sz w:val="20"/>
          <w:szCs w:val="20"/>
        </w:rPr>
        <w:t xml:space="preserve">  52, 85-93. </w:t>
      </w:r>
      <w:r w:rsidRPr="00034610">
        <w:rPr>
          <w:sz w:val="20"/>
          <w:szCs w:val="20"/>
        </w:rPr>
        <w:t xml:space="preserve"> doi:10.1016/j.fsi.2016.03.021</w:t>
      </w:r>
    </w:p>
    <w:p w14:paraId="65390801" w14:textId="4F1FB7D0" w:rsidR="00034610" w:rsidRPr="00034610" w:rsidRDefault="00034610" w:rsidP="00034610">
      <w:pPr>
        <w:pStyle w:val="EndNoteBibliography"/>
        <w:spacing w:after="0"/>
        <w:jc w:val="left"/>
        <w:rPr>
          <w:sz w:val="20"/>
          <w:szCs w:val="20"/>
        </w:rPr>
      </w:pPr>
      <w:r w:rsidRPr="00034610">
        <w:rPr>
          <w:sz w:val="20"/>
          <w:szCs w:val="20"/>
        </w:rPr>
        <w:t>4.</w:t>
      </w:r>
      <w:r w:rsidRPr="00034610">
        <w:rPr>
          <w:sz w:val="20"/>
          <w:szCs w:val="20"/>
        </w:rPr>
        <w:tab/>
        <w:t>T. Bacchetti De Gregoris, N. Aldred</w:t>
      </w:r>
      <w:r w:rsidR="00AD3E4F">
        <w:rPr>
          <w:sz w:val="20"/>
          <w:szCs w:val="20"/>
        </w:rPr>
        <w:t>, A. S. Clare and J. G. Burgess.</w:t>
      </w:r>
      <w:r w:rsidRPr="00034610">
        <w:rPr>
          <w:sz w:val="20"/>
          <w:szCs w:val="20"/>
        </w:rPr>
        <w:t xml:space="preserve"> Improvement of phylum- and class-specific primers for real-time PCR quantification of bacterial taxa. </w:t>
      </w:r>
      <w:r w:rsidR="00833573" w:rsidRPr="00833573">
        <w:rPr>
          <w:i/>
          <w:sz w:val="20"/>
          <w:szCs w:val="20"/>
        </w:rPr>
        <w:t>J Microbiol Methods</w:t>
      </w:r>
      <w:r w:rsidR="00B015E2">
        <w:rPr>
          <w:sz w:val="20"/>
          <w:szCs w:val="20"/>
        </w:rPr>
        <w:t xml:space="preserve">. </w:t>
      </w:r>
      <w:r w:rsidR="00B015E2" w:rsidRPr="00034610">
        <w:rPr>
          <w:sz w:val="20"/>
          <w:szCs w:val="20"/>
        </w:rPr>
        <w:t xml:space="preserve">(2011) </w:t>
      </w:r>
      <w:r w:rsidRPr="00034610">
        <w:rPr>
          <w:sz w:val="20"/>
          <w:szCs w:val="20"/>
        </w:rPr>
        <w:t xml:space="preserve"> 86(3), 351-356</w:t>
      </w:r>
      <w:r w:rsidR="00B015E2">
        <w:rPr>
          <w:sz w:val="20"/>
          <w:szCs w:val="20"/>
        </w:rPr>
        <w:t>.</w:t>
      </w:r>
      <w:r w:rsidRPr="00034610">
        <w:rPr>
          <w:sz w:val="20"/>
          <w:szCs w:val="20"/>
        </w:rPr>
        <w:t xml:space="preserve"> doi:</w:t>
      </w:r>
      <w:hyperlink r:id="rId9" w:history="1">
        <w:r w:rsidRPr="00034610">
          <w:rPr>
            <w:rStyle w:val="Hipervnculo"/>
            <w:sz w:val="20"/>
            <w:szCs w:val="20"/>
          </w:rPr>
          <w:t>https://doi.org/10.1016/j.mimet.2011.06.010</w:t>
        </w:r>
      </w:hyperlink>
    </w:p>
    <w:p w14:paraId="51DD560E" w14:textId="4E1DD3CE" w:rsidR="00034610" w:rsidRPr="00034610" w:rsidRDefault="00034610" w:rsidP="00034610">
      <w:pPr>
        <w:pStyle w:val="EndNoteBibliography"/>
        <w:spacing w:after="0"/>
        <w:jc w:val="left"/>
        <w:rPr>
          <w:sz w:val="20"/>
          <w:szCs w:val="20"/>
        </w:rPr>
      </w:pPr>
      <w:r w:rsidRPr="00034610">
        <w:rPr>
          <w:sz w:val="20"/>
          <w:szCs w:val="20"/>
        </w:rPr>
        <w:t>5.</w:t>
      </w:r>
      <w:r w:rsidRPr="00034610">
        <w:rPr>
          <w:sz w:val="20"/>
          <w:szCs w:val="20"/>
        </w:rPr>
        <w:tab/>
        <w:t>X. Guo, X. Xia, R. Tan</w:t>
      </w:r>
      <w:r w:rsidR="00AD3E4F">
        <w:rPr>
          <w:sz w:val="20"/>
          <w:szCs w:val="20"/>
        </w:rPr>
        <w:t>g, J. Zhou, H. Zhao and K. Wang.</w:t>
      </w:r>
      <w:r w:rsidRPr="00034610">
        <w:rPr>
          <w:sz w:val="20"/>
          <w:szCs w:val="20"/>
        </w:rPr>
        <w:t xml:space="preserve"> Development of a real-time PCR method for Firmicutes and Bacteroidetes in faeces and its application to quantify intestinal population of obese and lean pigs. </w:t>
      </w:r>
      <w:r w:rsidRPr="00034610">
        <w:rPr>
          <w:i/>
          <w:sz w:val="20"/>
          <w:szCs w:val="20"/>
        </w:rPr>
        <w:t>Lett Appl Microbiol</w:t>
      </w:r>
      <w:r w:rsidR="00B015E2">
        <w:rPr>
          <w:i/>
          <w:sz w:val="20"/>
          <w:szCs w:val="20"/>
        </w:rPr>
        <w:t xml:space="preserve">. </w:t>
      </w:r>
      <w:r w:rsidRPr="00034610">
        <w:rPr>
          <w:sz w:val="20"/>
          <w:szCs w:val="20"/>
        </w:rPr>
        <w:t xml:space="preserve"> </w:t>
      </w:r>
      <w:r w:rsidR="00B015E2" w:rsidRPr="00034610">
        <w:rPr>
          <w:sz w:val="20"/>
          <w:szCs w:val="20"/>
        </w:rPr>
        <w:t xml:space="preserve">(2008) </w:t>
      </w:r>
      <w:r w:rsidRPr="00034610">
        <w:rPr>
          <w:sz w:val="20"/>
          <w:szCs w:val="20"/>
        </w:rPr>
        <w:t>47(5), 367-73</w:t>
      </w:r>
      <w:r w:rsidR="00B015E2">
        <w:rPr>
          <w:sz w:val="20"/>
          <w:szCs w:val="20"/>
        </w:rPr>
        <w:t>.</w:t>
      </w:r>
      <w:r w:rsidRPr="00034610">
        <w:rPr>
          <w:sz w:val="20"/>
          <w:szCs w:val="20"/>
        </w:rPr>
        <w:t xml:space="preserve"> doi:10.1111/j.1472-765X.2008.02408.x</w:t>
      </w:r>
    </w:p>
    <w:p w14:paraId="2ED6FAE8" w14:textId="1AB3CB37" w:rsidR="00034610" w:rsidRPr="00034610" w:rsidRDefault="00AD3E4F" w:rsidP="00034610">
      <w:pPr>
        <w:pStyle w:val="EndNoteBibliography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>6.</w:t>
      </w:r>
      <w:r>
        <w:rPr>
          <w:sz w:val="20"/>
          <w:szCs w:val="20"/>
        </w:rPr>
        <w:tab/>
        <w:t>Y.</w:t>
      </w:r>
      <w:r w:rsidR="00034610" w:rsidRPr="00034610">
        <w:rPr>
          <w:sz w:val="20"/>
          <w:szCs w:val="20"/>
        </w:rPr>
        <w:t xml:space="preserve"> Y</w:t>
      </w:r>
      <w:r>
        <w:rPr>
          <w:sz w:val="20"/>
          <w:szCs w:val="20"/>
        </w:rPr>
        <w:t xml:space="preserve">ang, M. Chen, B. Yang, X. Huang, X. Zhang, L. </w:t>
      </w:r>
      <w:r w:rsidR="00034610" w:rsidRPr="00034610">
        <w:rPr>
          <w:sz w:val="20"/>
          <w:szCs w:val="20"/>
        </w:rPr>
        <w:t xml:space="preserve">He, </w:t>
      </w:r>
      <w:r>
        <w:rPr>
          <w:sz w:val="20"/>
          <w:szCs w:val="20"/>
        </w:rPr>
        <w:t>et al.</w:t>
      </w:r>
      <w:r w:rsidR="00034610" w:rsidRPr="00034610">
        <w:rPr>
          <w:sz w:val="20"/>
          <w:szCs w:val="20"/>
        </w:rPr>
        <w:t xml:space="preserve"> Use of 16S rRNA Gene-Targeted Group-Specific Primers for Real-Time PCR Analysis of Predominant Bacteria in Mouse Feces. </w:t>
      </w:r>
      <w:r w:rsidR="00034610" w:rsidRPr="00034610">
        <w:rPr>
          <w:i/>
          <w:sz w:val="20"/>
          <w:szCs w:val="20"/>
        </w:rPr>
        <w:t>Appl Environ Microbiol</w:t>
      </w:r>
      <w:r w:rsidR="00B015E2">
        <w:rPr>
          <w:sz w:val="20"/>
          <w:szCs w:val="20"/>
        </w:rPr>
        <w:t xml:space="preserve">. </w:t>
      </w:r>
      <w:r w:rsidR="00034610" w:rsidRPr="00034610">
        <w:rPr>
          <w:sz w:val="20"/>
          <w:szCs w:val="20"/>
        </w:rPr>
        <w:t xml:space="preserve"> </w:t>
      </w:r>
      <w:r w:rsidR="00B015E2" w:rsidRPr="00034610">
        <w:rPr>
          <w:sz w:val="20"/>
          <w:szCs w:val="20"/>
        </w:rPr>
        <w:t>(2015)</w:t>
      </w:r>
      <w:r w:rsidR="00B015E2">
        <w:rPr>
          <w:sz w:val="20"/>
          <w:szCs w:val="20"/>
        </w:rPr>
        <w:t xml:space="preserve"> </w:t>
      </w:r>
      <w:r w:rsidR="00034610" w:rsidRPr="00034610">
        <w:rPr>
          <w:sz w:val="20"/>
          <w:szCs w:val="20"/>
        </w:rPr>
        <w:t>81(19), 6749-56</w:t>
      </w:r>
      <w:r w:rsidR="00B015E2">
        <w:rPr>
          <w:sz w:val="20"/>
          <w:szCs w:val="20"/>
        </w:rPr>
        <w:t>.</w:t>
      </w:r>
      <w:r w:rsidR="00034610" w:rsidRPr="00034610">
        <w:rPr>
          <w:sz w:val="20"/>
          <w:szCs w:val="20"/>
        </w:rPr>
        <w:t xml:space="preserve">  doi:10.1128/aem.01906-15</w:t>
      </w:r>
    </w:p>
    <w:p w14:paraId="3E878D3C" w14:textId="7CF11C9D" w:rsidR="00034610" w:rsidRPr="00034610" w:rsidRDefault="00034610" w:rsidP="00034610">
      <w:pPr>
        <w:pStyle w:val="EndNoteBibliography"/>
        <w:spacing w:after="0"/>
        <w:jc w:val="left"/>
        <w:rPr>
          <w:sz w:val="20"/>
          <w:szCs w:val="20"/>
        </w:rPr>
      </w:pPr>
      <w:r w:rsidRPr="00034610">
        <w:rPr>
          <w:sz w:val="20"/>
          <w:szCs w:val="20"/>
        </w:rPr>
        <w:t>7.</w:t>
      </w:r>
      <w:r w:rsidRPr="00034610">
        <w:rPr>
          <w:sz w:val="20"/>
          <w:szCs w:val="20"/>
        </w:rPr>
        <w:tab/>
        <w:t xml:space="preserve">J. R. Thompson, M. A. Randa, L. A. Marcelino, A. Tomita-Mitchell, E. Lim and M. F. </w:t>
      </w:r>
      <w:r w:rsidR="00AD3E4F">
        <w:rPr>
          <w:sz w:val="20"/>
          <w:szCs w:val="20"/>
        </w:rPr>
        <w:t>Polz.</w:t>
      </w:r>
      <w:r w:rsidRPr="00034610">
        <w:rPr>
          <w:sz w:val="20"/>
          <w:szCs w:val="20"/>
        </w:rPr>
        <w:t xml:space="preserve"> Diversity and dynamics of a north atlantic coastal </w:t>
      </w:r>
      <w:r w:rsidRPr="00B015E2">
        <w:rPr>
          <w:i/>
          <w:sz w:val="20"/>
          <w:szCs w:val="20"/>
        </w:rPr>
        <w:t>Vibrio</w:t>
      </w:r>
      <w:r w:rsidRPr="00034610">
        <w:rPr>
          <w:sz w:val="20"/>
          <w:szCs w:val="20"/>
        </w:rPr>
        <w:t xml:space="preserve"> community. </w:t>
      </w:r>
      <w:r w:rsidRPr="00034610">
        <w:rPr>
          <w:i/>
          <w:sz w:val="20"/>
          <w:szCs w:val="20"/>
        </w:rPr>
        <w:t>Appl Environ Microbiol</w:t>
      </w:r>
      <w:r w:rsidR="00B015E2">
        <w:rPr>
          <w:sz w:val="20"/>
          <w:szCs w:val="20"/>
        </w:rPr>
        <w:t xml:space="preserve">. </w:t>
      </w:r>
      <w:r w:rsidRPr="00034610">
        <w:rPr>
          <w:sz w:val="20"/>
          <w:szCs w:val="20"/>
        </w:rPr>
        <w:t xml:space="preserve"> </w:t>
      </w:r>
      <w:r w:rsidR="00B015E2" w:rsidRPr="00034610">
        <w:rPr>
          <w:sz w:val="20"/>
          <w:szCs w:val="20"/>
        </w:rPr>
        <w:t xml:space="preserve">(2004) </w:t>
      </w:r>
      <w:r w:rsidRPr="00034610">
        <w:rPr>
          <w:sz w:val="20"/>
          <w:szCs w:val="20"/>
        </w:rPr>
        <w:t>70(7), 4103-10</w:t>
      </w:r>
      <w:r w:rsidR="00B015E2">
        <w:rPr>
          <w:sz w:val="20"/>
          <w:szCs w:val="20"/>
        </w:rPr>
        <w:t>.</w:t>
      </w:r>
      <w:r w:rsidRPr="00034610">
        <w:rPr>
          <w:sz w:val="20"/>
          <w:szCs w:val="20"/>
        </w:rPr>
        <w:t xml:space="preserve"> doi:10.1128/aem.70.7.4103-4110.2004</w:t>
      </w:r>
    </w:p>
    <w:p w14:paraId="101D9809" w14:textId="3B059A18" w:rsidR="00034610" w:rsidRPr="00034610" w:rsidRDefault="00034610" w:rsidP="00034610">
      <w:pPr>
        <w:pStyle w:val="EndNoteBibliography"/>
        <w:spacing w:after="0"/>
        <w:jc w:val="left"/>
        <w:rPr>
          <w:sz w:val="20"/>
          <w:szCs w:val="20"/>
        </w:rPr>
      </w:pPr>
      <w:r w:rsidRPr="00034610">
        <w:rPr>
          <w:sz w:val="20"/>
          <w:szCs w:val="20"/>
        </w:rPr>
        <w:t>8.</w:t>
      </w:r>
      <w:r w:rsidRPr="00034610">
        <w:rPr>
          <w:sz w:val="20"/>
          <w:szCs w:val="20"/>
        </w:rPr>
        <w:tab/>
        <w:t>J. A. Frank, C. I. Reich, S. Sharma, J. S. Weisbau</w:t>
      </w:r>
      <w:r w:rsidR="00AD3E4F">
        <w:rPr>
          <w:sz w:val="20"/>
          <w:szCs w:val="20"/>
        </w:rPr>
        <w:t>m, B. A. Wilson and G. J. Olsen.</w:t>
      </w:r>
      <w:r w:rsidRPr="00034610">
        <w:rPr>
          <w:sz w:val="20"/>
          <w:szCs w:val="20"/>
        </w:rPr>
        <w:t xml:space="preserve"> Critical evaluation of two primers commonly used for amplification of bacterial 16S rRNA genes. </w:t>
      </w:r>
      <w:r w:rsidR="00833573" w:rsidRPr="00034610">
        <w:rPr>
          <w:i/>
          <w:sz w:val="20"/>
          <w:szCs w:val="20"/>
        </w:rPr>
        <w:t>Appl Environ Microbiol</w:t>
      </w:r>
      <w:r w:rsidR="00B015E2">
        <w:rPr>
          <w:sz w:val="20"/>
          <w:szCs w:val="20"/>
        </w:rPr>
        <w:t xml:space="preserve">. </w:t>
      </w:r>
      <w:r w:rsidRPr="00034610">
        <w:rPr>
          <w:sz w:val="20"/>
          <w:szCs w:val="20"/>
        </w:rPr>
        <w:t xml:space="preserve"> </w:t>
      </w:r>
      <w:r w:rsidR="00B015E2" w:rsidRPr="00034610">
        <w:rPr>
          <w:sz w:val="20"/>
          <w:szCs w:val="20"/>
        </w:rPr>
        <w:t>(2008)</w:t>
      </w:r>
      <w:r w:rsidRPr="00034610">
        <w:rPr>
          <w:sz w:val="20"/>
          <w:szCs w:val="20"/>
        </w:rPr>
        <w:t>74(8), 2461-2470</w:t>
      </w:r>
      <w:r w:rsidR="00B015E2">
        <w:rPr>
          <w:sz w:val="20"/>
          <w:szCs w:val="20"/>
        </w:rPr>
        <w:t>.</w:t>
      </w:r>
      <w:r w:rsidRPr="00034610">
        <w:rPr>
          <w:sz w:val="20"/>
          <w:szCs w:val="20"/>
        </w:rPr>
        <w:t xml:space="preserve">  doi:10.1128/AEM.02272-07</w:t>
      </w:r>
    </w:p>
    <w:p w14:paraId="754BA92D" w14:textId="6D7C2DBE" w:rsidR="00034610" w:rsidRPr="00034610" w:rsidRDefault="00034610" w:rsidP="00034610">
      <w:pPr>
        <w:pStyle w:val="EndNoteBibliography"/>
        <w:jc w:val="left"/>
        <w:rPr>
          <w:sz w:val="20"/>
          <w:szCs w:val="20"/>
        </w:rPr>
      </w:pPr>
      <w:r w:rsidRPr="00034610">
        <w:rPr>
          <w:sz w:val="20"/>
          <w:szCs w:val="20"/>
        </w:rPr>
        <w:t>9.</w:t>
      </w:r>
      <w:r w:rsidRPr="00034610">
        <w:rPr>
          <w:sz w:val="20"/>
          <w:szCs w:val="20"/>
        </w:rPr>
        <w:tab/>
        <w:t xml:space="preserve">L. Mølbak, K. Klitgaard, T. </w:t>
      </w:r>
      <w:r w:rsidR="00AD3E4F">
        <w:rPr>
          <w:sz w:val="20"/>
          <w:szCs w:val="20"/>
        </w:rPr>
        <w:t>K. Jensen, M. Fossi and M. Boye.</w:t>
      </w:r>
      <w:r w:rsidRPr="00034610">
        <w:rPr>
          <w:sz w:val="20"/>
          <w:szCs w:val="20"/>
        </w:rPr>
        <w:t xml:space="preserve"> Identification of a novel, invasive, not-yet-cultivated Treponema sp. in the large intestine of pigs by PCR amplification of the 16S rRNA gene. </w:t>
      </w:r>
      <w:r w:rsidRPr="00034610">
        <w:rPr>
          <w:i/>
          <w:sz w:val="20"/>
          <w:szCs w:val="20"/>
        </w:rPr>
        <w:t>J Clin Microbiol</w:t>
      </w:r>
      <w:r w:rsidR="00B015E2">
        <w:rPr>
          <w:sz w:val="20"/>
          <w:szCs w:val="20"/>
        </w:rPr>
        <w:t xml:space="preserve">. </w:t>
      </w:r>
      <w:r w:rsidR="00B015E2" w:rsidRPr="00034610">
        <w:rPr>
          <w:sz w:val="20"/>
          <w:szCs w:val="20"/>
        </w:rPr>
        <w:t>(2006)</w:t>
      </w:r>
      <w:r w:rsidR="00B015E2">
        <w:rPr>
          <w:sz w:val="20"/>
          <w:szCs w:val="20"/>
        </w:rPr>
        <w:t xml:space="preserve"> </w:t>
      </w:r>
      <w:r w:rsidRPr="00034610">
        <w:rPr>
          <w:sz w:val="20"/>
          <w:szCs w:val="20"/>
        </w:rPr>
        <w:t>44(12), 4537-40</w:t>
      </w:r>
      <w:r w:rsidR="00B015E2">
        <w:rPr>
          <w:sz w:val="20"/>
          <w:szCs w:val="20"/>
        </w:rPr>
        <w:t>.</w:t>
      </w:r>
      <w:r w:rsidRPr="00034610">
        <w:rPr>
          <w:sz w:val="20"/>
          <w:szCs w:val="20"/>
        </w:rPr>
        <w:t xml:space="preserve">  doi:10.1128/jcm.01537-06</w:t>
      </w:r>
    </w:p>
    <w:p w14:paraId="274B7651" w14:textId="710F5C0F" w:rsidR="000258C7" w:rsidRPr="0074084B" w:rsidRDefault="003A04AB" w:rsidP="00034610">
      <w:pPr>
        <w:keepNext/>
        <w:rPr>
          <w:sz w:val="20"/>
          <w:szCs w:val="20"/>
          <w:lang w:eastAsia="es-CL"/>
        </w:rPr>
      </w:pPr>
      <w:r w:rsidRPr="00034610">
        <w:rPr>
          <w:sz w:val="20"/>
          <w:szCs w:val="20"/>
          <w:lang w:eastAsia="es-CL"/>
        </w:rPr>
        <w:fldChar w:fldCharType="end"/>
      </w:r>
    </w:p>
    <w:sectPr w:rsidR="000258C7" w:rsidRPr="0074084B" w:rsidSect="00A61183">
      <w:headerReference w:type="even" r:id="rId10"/>
      <w:footerReference w:type="even" r:id="rId11"/>
      <w:footerReference w:type="default" r:id="rId12"/>
      <w:headerReference w:type="first" r:id="rId1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3F5891" w14:textId="77777777" w:rsidR="000B33F2" w:rsidRDefault="000B33F2" w:rsidP="00117666">
      <w:pPr>
        <w:spacing w:after="0"/>
      </w:pPr>
      <w:r>
        <w:separator/>
      </w:r>
    </w:p>
  </w:endnote>
  <w:endnote w:type="continuationSeparator" w:id="0">
    <w:p w14:paraId="50DA6D67" w14:textId="77777777" w:rsidR="000B33F2" w:rsidRDefault="000B33F2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s-CL" w:eastAsia="es-CL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4084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4084B">
                      <w:rPr>
                        <w:noProof/>
                        <w:color w:val="000000" w:themeColor="text1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s-CL" w:eastAsia="es-CL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4084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4084B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876735" w14:textId="77777777" w:rsidR="000B33F2" w:rsidRDefault="000B33F2" w:rsidP="00117666">
      <w:pPr>
        <w:spacing w:after="0"/>
      </w:pPr>
      <w:r>
        <w:separator/>
      </w:r>
    </w:p>
  </w:footnote>
  <w:footnote w:type="continuationSeparator" w:id="0">
    <w:p w14:paraId="1372F3E4" w14:textId="77777777" w:rsidR="000B33F2" w:rsidRDefault="000B33F2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s-CL" w:eastAsia="es-CL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Ttulo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Prrafodelist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Bio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D20B5"/>
    <w:rsid w:val="0001436A"/>
    <w:rsid w:val="000258C7"/>
    <w:rsid w:val="00034304"/>
    <w:rsid w:val="00034610"/>
    <w:rsid w:val="00035434"/>
    <w:rsid w:val="00052A14"/>
    <w:rsid w:val="00077D53"/>
    <w:rsid w:val="000B33F2"/>
    <w:rsid w:val="000F584D"/>
    <w:rsid w:val="00105FD9"/>
    <w:rsid w:val="0011539A"/>
    <w:rsid w:val="00117666"/>
    <w:rsid w:val="001549D3"/>
    <w:rsid w:val="00160065"/>
    <w:rsid w:val="00177D84"/>
    <w:rsid w:val="001C2E36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A04AB"/>
    <w:rsid w:val="003C7006"/>
    <w:rsid w:val="003D2F2D"/>
    <w:rsid w:val="00401590"/>
    <w:rsid w:val="00404F3D"/>
    <w:rsid w:val="00447801"/>
    <w:rsid w:val="00452E9C"/>
    <w:rsid w:val="004735C8"/>
    <w:rsid w:val="004947A6"/>
    <w:rsid w:val="004961FF"/>
    <w:rsid w:val="00517A89"/>
    <w:rsid w:val="005250F2"/>
    <w:rsid w:val="00550A9C"/>
    <w:rsid w:val="00565778"/>
    <w:rsid w:val="00593EEA"/>
    <w:rsid w:val="005A5EEE"/>
    <w:rsid w:val="006375C7"/>
    <w:rsid w:val="00654E8F"/>
    <w:rsid w:val="00660D05"/>
    <w:rsid w:val="006820B1"/>
    <w:rsid w:val="006B7D14"/>
    <w:rsid w:val="006F77E2"/>
    <w:rsid w:val="00701727"/>
    <w:rsid w:val="0070566C"/>
    <w:rsid w:val="00714C50"/>
    <w:rsid w:val="00725A7D"/>
    <w:rsid w:val="0074084B"/>
    <w:rsid w:val="007501BE"/>
    <w:rsid w:val="00790BB3"/>
    <w:rsid w:val="007936ED"/>
    <w:rsid w:val="007C206C"/>
    <w:rsid w:val="007E6BC8"/>
    <w:rsid w:val="00817DD6"/>
    <w:rsid w:val="00822C96"/>
    <w:rsid w:val="00833573"/>
    <w:rsid w:val="0083759F"/>
    <w:rsid w:val="00885156"/>
    <w:rsid w:val="00914BD4"/>
    <w:rsid w:val="009151AA"/>
    <w:rsid w:val="0093429D"/>
    <w:rsid w:val="00935696"/>
    <w:rsid w:val="00943573"/>
    <w:rsid w:val="00964134"/>
    <w:rsid w:val="00970F7D"/>
    <w:rsid w:val="00994A3D"/>
    <w:rsid w:val="009C2B12"/>
    <w:rsid w:val="00A174D9"/>
    <w:rsid w:val="00A22D44"/>
    <w:rsid w:val="00A61183"/>
    <w:rsid w:val="00AA4D24"/>
    <w:rsid w:val="00AB6715"/>
    <w:rsid w:val="00AC4CA6"/>
    <w:rsid w:val="00AD3E4F"/>
    <w:rsid w:val="00AE6EA1"/>
    <w:rsid w:val="00B015E2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060CF"/>
    <w:rsid w:val="00D92EFC"/>
    <w:rsid w:val="00DB59C3"/>
    <w:rsid w:val="00DC259A"/>
    <w:rsid w:val="00DE23E8"/>
    <w:rsid w:val="00E37565"/>
    <w:rsid w:val="00E52377"/>
    <w:rsid w:val="00E537AD"/>
    <w:rsid w:val="00E64E17"/>
    <w:rsid w:val="00E866C9"/>
    <w:rsid w:val="00EA3D3C"/>
    <w:rsid w:val="00EC090A"/>
    <w:rsid w:val="00EC0E00"/>
    <w:rsid w:val="00ED20B5"/>
    <w:rsid w:val="00F46900"/>
    <w:rsid w:val="00F61D89"/>
    <w:rsid w:val="00FC2E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604B018D-7E08-4537-A9BF-F9DB96C0CE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tulo1">
    <w:name w:val="heading 1"/>
    <w:basedOn w:val="Prrafodelista"/>
    <w:next w:val="Normal"/>
    <w:link w:val="Ttulo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tulo2">
    <w:name w:val="heading 2"/>
    <w:basedOn w:val="Ttulo1"/>
    <w:next w:val="Normal"/>
    <w:link w:val="Ttulo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tulo3">
    <w:name w:val="heading 3"/>
    <w:basedOn w:val="Normal"/>
    <w:next w:val="Normal"/>
    <w:link w:val="Ttulo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Ttulo3"/>
    <w:next w:val="Normal"/>
    <w:link w:val="Ttulo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2"/>
    <w:qFormat/>
    <w:rsid w:val="00AB6715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tulo">
    <w:name w:val="Subtitle"/>
    <w:basedOn w:val="Normal"/>
    <w:next w:val="Normal"/>
    <w:link w:val="Subttulo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tuloCar">
    <w:name w:val="Subtítulo Car"/>
    <w:basedOn w:val="Fuentedeprrafopredeter"/>
    <w:link w:val="Subttu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AB6715"/>
  </w:style>
  <w:style w:type="paragraph" w:styleId="Textodeglobo">
    <w:name w:val="Balloon Text"/>
    <w:basedOn w:val="Normal"/>
    <w:link w:val="Textodeglobo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tulodellibro">
    <w:name w:val="Book Title"/>
    <w:basedOn w:val="Fuentedeprrafopredeter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Descripcin">
    <w:name w:val="caption"/>
    <w:basedOn w:val="Normal"/>
    <w:next w:val="Sinespaciado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inespaciado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AB671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B6715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B671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fasis">
    <w:name w:val="Emphasis"/>
    <w:basedOn w:val="Fuentedeprrafopredeter"/>
    <w:uiPriority w:val="20"/>
    <w:qFormat/>
    <w:rsid w:val="00AB6715"/>
    <w:rPr>
      <w:rFonts w:ascii="Times New Roman" w:hAnsi="Times New Roman"/>
      <w:i/>
      <w:iCs/>
    </w:rPr>
  </w:style>
  <w:style w:type="character" w:styleId="Refdenotaalfinal">
    <w:name w:val="end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Hipervnculovisitado">
    <w:name w:val="FollowedHyperlink"/>
    <w:basedOn w:val="Fuentedeprrafopredeter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epgina">
    <w:name w:val="footer"/>
    <w:basedOn w:val="Normal"/>
    <w:link w:val="Piedepgina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B6715"/>
    <w:rPr>
      <w:rFonts w:ascii="Times New Roman" w:hAnsi="Times New Roman"/>
      <w:sz w:val="24"/>
    </w:rPr>
  </w:style>
  <w:style w:type="character" w:styleId="Refdenotaalpie">
    <w:name w:val="foot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cabezadoCar">
    <w:name w:val="Encabezado Car"/>
    <w:basedOn w:val="Fuentedeprrafopredeter"/>
    <w:link w:val="Encabezado"/>
    <w:uiPriority w:val="99"/>
    <w:rsid w:val="00AB6715"/>
    <w:rPr>
      <w:rFonts w:ascii="Times New Roman" w:hAnsi="Times New Roman"/>
      <w:b/>
      <w:sz w:val="24"/>
    </w:rPr>
  </w:style>
  <w:style w:type="paragraph" w:styleId="Prrafodelista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vnculo">
    <w:name w:val="Hyperlink"/>
    <w:basedOn w:val="Fuentedeprrafopredeter"/>
    <w:uiPriority w:val="99"/>
    <w:unhideWhenUsed/>
    <w:rsid w:val="00AB6715"/>
    <w:rPr>
      <w:color w:val="0000FF"/>
      <w:u w:val="single"/>
    </w:rPr>
  </w:style>
  <w:style w:type="character" w:styleId="nfasisintenso">
    <w:name w:val="Intense Emphasis"/>
    <w:basedOn w:val="Fuentedeprrafopredeter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eferenciaintensa">
    <w:name w:val="Intense Reference"/>
    <w:basedOn w:val="Fuentedeprrafopredeter"/>
    <w:uiPriority w:val="32"/>
    <w:qFormat/>
    <w:rsid w:val="00AB6715"/>
    <w:rPr>
      <w:b/>
      <w:bCs/>
      <w:smallCaps/>
      <w:color w:val="auto"/>
      <w:spacing w:val="5"/>
    </w:rPr>
  </w:style>
  <w:style w:type="character" w:styleId="Nmerodelnea">
    <w:name w:val="line number"/>
    <w:basedOn w:val="Fuentedeprrafopredeter"/>
    <w:uiPriority w:val="99"/>
    <w:semiHidden/>
    <w:unhideWhenUsed/>
    <w:rsid w:val="00AB6715"/>
  </w:style>
  <w:style w:type="character" w:customStyle="1" w:styleId="Ttulo3Car">
    <w:name w:val="Título 3 Car"/>
    <w:basedOn w:val="Fuentedeprrafopredeter"/>
    <w:link w:val="Ttu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">
    <w:name w:val="Quote"/>
    <w:basedOn w:val="Normal"/>
    <w:next w:val="Normal"/>
    <w:link w:val="Cita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Textoennegrita">
    <w:name w:val="Strong"/>
    <w:basedOn w:val="Fuentedeprrafopredeter"/>
    <w:uiPriority w:val="22"/>
    <w:qFormat/>
    <w:rsid w:val="00AB6715"/>
    <w:rPr>
      <w:rFonts w:ascii="Times New Roman" w:hAnsi="Times New Roman"/>
      <w:b/>
      <w:bCs/>
    </w:rPr>
  </w:style>
  <w:style w:type="character" w:styleId="nfasissutil">
    <w:name w:val="Subtle Emphasis"/>
    <w:basedOn w:val="Fuentedeprrafopredeter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aconcuadrcula">
    <w:name w:val="Table Grid"/>
    <w:basedOn w:val="Tabla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next w:val="Normal"/>
    <w:link w:val="Ttulo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tuloCar">
    <w:name w:val="Título Car"/>
    <w:basedOn w:val="Fuentedeprrafopredeter"/>
    <w:link w:val="Ttu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tulo"/>
    <w:next w:val="Ttulo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ar"/>
    <w:rsid w:val="00D92EFC"/>
    <w:pPr>
      <w:spacing w:after="0"/>
      <w:jc w:val="center"/>
    </w:pPr>
    <w:rPr>
      <w:rFonts w:cs="Times New Roman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92EF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D92EFC"/>
    <w:pPr>
      <w:jc w:val="center"/>
    </w:pPr>
    <w:rPr>
      <w:rFonts w:cs="Times New Roman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D92EFC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873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fsi.2019.12.032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doi.org/10.1016/j.mimet.2011.06.010" TargetMode="Externa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E68D6CC-E3D3-47CF-BB63-0251428267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</TotalTime>
  <Pages>2</Pages>
  <Words>2969</Words>
  <Characters>16927</Characters>
  <Application>Microsoft Office Word</Application>
  <DocSecurity>0</DocSecurity>
  <Lines>141</Lines>
  <Paragraphs>3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Pauli</cp:lastModifiedBy>
  <cp:revision>3</cp:revision>
  <cp:lastPrinted>2020-11-03T18:10:00Z</cp:lastPrinted>
  <dcterms:created xsi:type="dcterms:W3CDTF">2020-11-03T23:31:00Z</dcterms:created>
  <dcterms:modified xsi:type="dcterms:W3CDTF">2020-11-03T23:47:00Z</dcterms:modified>
</cp:coreProperties>
</file>